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610235" cy="795655"/>
                    </a:xfrm>
                    <a:prstGeom prst="rect">
                      <a:avLst/>
                    </a:prstGeom>
                    <a:noFill/>
                    <a:ln>
                      <a:noFill/>
                    </a:ln>
                  </pic:spPr>
                </pic:pic>
              </a:graphicData>
            </a:graphic>
          </wp:anchor>
        </w:drawing>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EVALUACIÓN DE UN ALGORITMO GENÉ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B45C2C">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5D0658">
              <w:rPr>
                <w:noProof/>
                <w:webHidden/>
              </w:rPr>
              <w:t>3</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B45C2C">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B45C2C">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B45C2C"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B45C2C">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B45C2C">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B45C2C">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B45C2C">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5D0658">
              <w:rPr>
                <w:noProof/>
                <w:webHidden/>
              </w:rPr>
              <w:t>22</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5D0658">
              <w:rPr>
                <w:noProof/>
                <w:webHidden/>
              </w:rPr>
              <w:t>29</w:t>
            </w:r>
            <w:r>
              <w:rPr>
                <w:noProof/>
                <w:webHidden/>
              </w:rPr>
              <w:fldChar w:fldCharType="end"/>
            </w:r>
          </w:hyperlink>
        </w:p>
        <w:p w:rsidR="00653E2E" w:rsidRDefault="00B45C2C">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B45C2C">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5D0658">
              <w:rPr>
                <w:noProof/>
                <w:webHidden/>
              </w:rPr>
              <w:t>36</w:t>
            </w:r>
            <w:r>
              <w:rPr>
                <w:noProof/>
                <w:webHidden/>
              </w:rPr>
              <w:fldChar w:fldCharType="end"/>
            </w:r>
          </w:hyperlink>
        </w:p>
        <w:p w:rsidR="00653E2E" w:rsidRDefault="00B45C2C">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5D0658">
              <w:rPr>
                <w:noProof/>
                <w:webHidden/>
              </w:rPr>
              <w:t>37</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5D0658">
              <w:rPr>
                <w:noProof/>
                <w:webHidden/>
              </w:rPr>
              <w:t>40</w:t>
            </w:r>
            <w:r>
              <w:rPr>
                <w:noProof/>
                <w:webHidden/>
              </w:rPr>
              <w:fldChar w:fldCharType="end"/>
            </w:r>
          </w:hyperlink>
        </w:p>
        <w:p w:rsidR="00653E2E" w:rsidRDefault="00B45C2C">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5D0658">
              <w:rPr>
                <w:noProof/>
                <w:webHidden/>
              </w:rPr>
              <w:t>43</w:t>
            </w:r>
            <w:r>
              <w:rPr>
                <w:noProof/>
                <w:webHidden/>
              </w:rPr>
              <w:fldChar w:fldCharType="end"/>
            </w:r>
          </w:hyperlink>
        </w:p>
        <w:p w:rsidR="00653E2E" w:rsidRDefault="00B45C2C">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5D0658">
              <w:rPr>
                <w:noProof/>
                <w:webHidden/>
              </w:rPr>
              <w:t>47</w:t>
            </w:r>
            <w:r>
              <w:rPr>
                <w:noProof/>
                <w:webHidden/>
              </w:rPr>
              <w:fldChar w:fldCharType="end"/>
            </w:r>
          </w:hyperlink>
        </w:p>
        <w:p w:rsidR="00653E2E" w:rsidRDefault="00B45C2C">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B45C2C">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B45C2C">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5D0658">
              <w:rPr>
                <w:noProof/>
                <w:webHidden/>
              </w:rPr>
              <w:t>52</w:t>
            </w:r>
            <w:r>
              <w:rPr>
                <w:noProof/>
                <w:webHidden/>
              </w:rPr>
              <w:fldChar w:fldCharType="end"/>
            </w:r>
          </w:hyperlink>
        </w:p>
        <w:p w:rsidR="00653E2E" w:rsidRDefault="00B45C2C">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5D0658">
              <w:rPr>
                <w:noProof/>
                <w:webHidden/>
              </w:rPr>
              <w:t>54</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B45C2C">
              <w:rPr>
                <w:noProof/>
                <w:webHidden/>
              </w:rPr>
              <w:fldChar w:fldCharType="begin"/>
            </w:r>
            <w:r w:rsidR="00653E2E">
              <w:rPr>
                <w:noProof/>
                <w:webHidden/>
              </w:rPr>
              <w:instrText xml:space="preserve"> PAGEREF _Toc382494151 \h </w:instrText>
            </w:r>
            <w:r w:rsidR="00B45C2C">
              <w:rPr>
                <w:noProof/>
                <w:webHidden/>
              </w:rPr>
            </w:r>
            <w:r w:rsidR="00B45C2C">
              <w:rPr>
                <w:noProof/>
                <w:webHidden/>
              </w:rPr>
              <w:fldChar w:fldCharType="separate"/>
            </w:r>
            <w:r w:rsidR="005D0658">
              <w:rPr>
                <w:noProof/>
                <w:webHidden/>
              </w:rPr>
              <w:t>57</w:t>
            </w:r>
            <w:r w:rsidR="00B45C2C">
              <w:rPr>
                <w:noProof/>
                <w:webHidden/>
              </w:rPr>
              <w:fldChar w:fldCharType="end"/>
            </w:r>
          </w:hyperlink>
        </w:p>
        <w:p w:rsidR="00653E2E" w:rsidRDefault="00B45C2C">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5D0658">
              <w:rPr>
                <w:noProof/>
                <w:webHidden/>
              </w:rPr>
              <w:t>61</w:t>
            </w:r>
            <w:r>
              <w:rPr>
                <w:noProof/>
                <w:webHidden/>
              </w:rPr>
              <w:fldChar w:fldCharType="end"/>
            </w:r>
          </w:hyperlink>
        </w:p>
        <w:p w:rsidR="00653E2E" w:rsidRDefault="00B45C2C">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5D0658">
              <w:rPr>
                <w:noProof/>
                <w:webHidden/>
              </w:rPr>
              <w:t>62</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5D0658">
              <w:rPr>
                <w:noProof/>
                <w:webHidden/>
              </w:rPr>
              <w:t>65</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5D0658">
              <w:rPr>
                <w:noProof/>
                <w:webHidden/>
              </w:rPr>
              <w:t>67</w:t>
            </w:r>
            <w:r>
              <w:rPr>
                <w:noProof/>
                <w:webHidden/>
              </w:rPr>
              <w:fldChar w:fldCharType="end"/>
            </w:r>
          </w:hyperlink>
        </w:p>
        <w:p w:rsidR="00653E2E" w:rsidRDefault="00B45C2C">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5D0658">
              <w:rPr>
                <w:noProof/>
                <w:webHidden/>
              </w:rPr>
              <w:t>68</w:t>
            </w:r>
            <w:r>
              <w:rPr>
                <w:noProof/>
                <w:webHidden/>
              </w:rPr>
              <w:fldChar w:fldCharType="end"/>
            </w:r>
          </w:hyperlink>
        </w:p>
        <w:p w:rsidR="00653E2E" w:rsidRDefault="00B45C2C">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5D0658">
              <w:rPr>
                <w:noProof/>
                <w:webHidden/>
              </w:rPr>
              <w:t>69</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5D0658">
              <w:rPr>
                <w:noProof/>
                <w:webHidden/>
              </w:rPr>
              <w:t>73</w:t>
            </w:r>
            <w:r>
              <w:rPr>
                <w:noProof/>
                <w:webHidden/>
              </w:rPr>
              <w:fldChar w:fldCharType="end"/>
            </w:r>
          </w:hyperlink>
        </w:p>
        <w:p w:rsidR="00653E2E" w:rsidRDefault="00B45C2C">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5D0658">
              <w:rPr>
                <w:noProof/>
                <w:webHidden/>
              </w:rPr>
              <w:t>77</w:t>
            </w:r>
            <w:r>
              <w:rPr>
                <w:noProof/>
                <w:webHidden/>
              </w:rPr>
              <w:fldChar w:fldCharType="end"/>
            </w:r>
          </w:hyperlink>
        </w:p>
        <w:p w:rsidR="00653E2E" w:rsidRDefault="00B45C2C">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5D0658">
              <w:rPr>
                <w:noProof/>
                <w:webHidden/>
              </w:rPr>
              <w:t>79</w:t>
            </w:r>
            <w:r>
              <w:rPr>
                <w:noProof/>
                <w:webHidden/>
              </w:rPr>
              <w:fldChar w:fldCharType="end"/>
            </w:r>
          </w:hyperlink>
        </w:p>
        <w:p w:rsidR="00653E2E" w:rsidRDefault="00B45C2C">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5D0658">
              <w:rPr>
                <w:noProof/>
                <w:webHidden/>
              </w:rPr>
              <w:t>95</w:t>
            </w:r>
            <w:r>
              <w:rPr>
                <w:noProof/>
                <w:webHidden/>
              </w:rPr>
              <w:fldChar w:fldCharType="end"/>
            </w:r>
          </w:hyperlink>
        </w:p>
        <w:p w:rsidR="00653E2E" w:rsidRDefault="00B45C2C">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5D0658">
              <w:rPr>
                <w:noProof/>
                <w:webHidden/>
              </w:rPr>
              <w:t>99</w:t>
            </w:r>
            <w:r>
              <w:rPr>
                <w:noProof/>
                <w:webHidden/>
              </w:rPr>
              <w:fldChar w:fldCharType="end"/>
            </w:r>
          </w:hyperlink>
        </w:p>
        <w:p w:rsidR="00B123D3" w:rsidRDefault="00B45C2C">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8F0932" w:rsidRDefault="008F0932">
      <w:pPr>
        <w:sectPr w:rsidR="008F0932" w:rsidSect="00124860">
          <w:headerReference w:type="default" r:id="rId9"/>
          <w:pgSz w:w="11906" w:h="16838"/>
          <w:pgMar w:top="1417" w:right="1701" w:bottom="1417" w:left="1701" w:header="709" w:footer="709" w:gutter="0"/>
          <w:pgNumType w:start="1"/>
          <w:cols w:space="708"/>
          <w:docGrid w:linePitch="360"/>
        </w:sectPr>
      </w:pPr>
    </w:p>
    <w:p w:rsidR="008F0932" w:rsidRDefault="008F0932"/>
    <w:p w:rsidR="00BC3E47" w:rsidRDefault="0010361C" w:rsidP="00B64349">
      <w:pPr>
        <w:pStyle w:val="Ttulo1"/>
        <w:spacing w:before="0" w:line="360" w:lineRule="auto"/>
      </w:pPr>
      <w:r>
        <w:tab/>
      </w:r>
      <w:bookmarkStart w:id="0" w:name="_Toc382494114"/>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B45C2C">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B45C2C">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B45C2C">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B45C2C">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B45C2C">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B45C2C">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B45C2C">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B45C2C">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3222F9">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lastRenderedPageBreak/>
        <w:t xml:space="preserve">Las ideas para generar los algoritmos </w:t>
      </w:r>
      <w:proofErr w:type="spellStart"/>
      <w:r w:rsidRPr="00E4004B">
        <w:rPr>
          <w:rFonts w:ascii="Times New Roman" w:hAnsi="Times New Roman" w:cs="Times New Roman"/>
          <w:sz w:val="24"/>
        </w:rPr>
        <w:t>metaheurísticos</w:t>
      </w:r>
      <w:proofErr w:type="spellEnd"/>
      <w:r w:rsidRPr="00E4004B">
        <w:rPr>
          <w:rFonts w:ascii="Times New Roman" w:hAnsi="Times New Roman" w:cs="Times New Roman"/>
          <w:sz w:val="24"/>
        </w:rPr>
        <w:t xml:space="preserve"> se han basado por ejemplo en la física, dando origen al método </w:t>
      </w:r>
      <w:proofErr w:type="spellStart"/>
      <w:r w:rsidRPr="00E4004B">
        <w:rPr>
          <w:rFonts w:ascii="Times New Roman" w:hAnsi="Times New Roman" w:cs="Times New Roman"/>
          <w:sz w:val="24"/>
        </w:rPr>
        <w:t>Simulated</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Annealing</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Kirkpatrick</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Gelatt</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Jr</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Vecchi</w:t>
      </w:r>
      <w:proofErr w:type="spellEnd"/>
      <w:r w:rsidRPr="00E4004B">
        <w:rPr>
          <w:rFonts w:ascii="Times New Roman" w:hAnsi="Times New Roman" w:cs="Times New Roman"/>
          <w:sz w:val="24"/>
        </w:rPr>
        <w:t>, 1983); en biología, originando métodos basados en colonias de hormigas (</w:t>
      </w:r>
      <w:proofErr w:type="spellStart"/>
      <w:r w:rsidRPr="00E4004B">
        <w:rPr>
          <w:rFonts w:ascii="Times New Roman" w:hAnsi="Times New Roman" w:cs="Times New Roman"/>
          <w:sz w:val="24"/>
        </w:rPr>
        <w:t>Dorigo</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Stützle</w:t>
      </w:r>
      <w:proofErr w:type="spellEnd"/>
      <w:r w:rsidRPr="00E4004B">
        <w:rPr>
          <w:rFonts w:ascii="Times New Roman" w:hAnsi="Times New Roman" w:cs="Times New Roman"/>
          <w:sz w:val="24"/>
        </w:rPr>
        <w:t>, 2004); la evolución natural, dando origen a los algoritmos evolutivos (</w:t>
      </w:r>
      <w:proofErr w:type="spellStart"/>
      <w:r w:rsidRPr="00E4004B">
        <w:rPr>
          <w:rFonts w:ascii="Times New Roman" w:hAnsi="Times New Roman" w:cs="Times New Roman"/>
          <w:sz w:val="24"/>
        </w:rPr>
        <w:t>Affenzeller</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Winkler</w:t>
      </w:r>
      <w:proofErr w:type="spellEnd"/>
      <w:r w:rsidRPr="00E4004B">
        <w:rPr>
          <w:rFonts w:ascii="Times New Roman" w:hAnsi="Times New Roman" w:cs="Times New Roman"/>
          <w:sz w:val="24"/>
        </w:rPr>
        <w:t xml:space="preserve">, Wagner, &amp; </w:t>
      </w:r>
      <w:proofErr w:type="spellStart"/>
      <w:r w:rsidRPr="00E4004B">
        <w:rPr>
          <w:rFonts w:ascii="Times New Roman" w:hAnsi="Times New Roman" w:cs="Times New Roman"/>
          <w:sz w:val="24"/>
        </w:rPr>
        <w:t>Beham</w:t>
      </w:r>
      <w:proofErr w:type="spellEnd"/>
      <w:r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r w:rsidR="00D93E92" w:rsidRPr="00D93E92">
        <w:rPr>
          <w:rFonts w:ascii="Times New Roman" w:hAnsi="Times New Roman" w:cs="Times New Roman"/>
          <w:sz w:val="24"/>
        </w:rPr>
        <w:t>Dorronsoro, 2008)</w:t>
      </w:r>
      <w:r w:rsidR="00B45C2C">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B45C2C">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lastRenderedPageBreak/>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B45C2C">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B45C2C">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B45C2C">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B45C2C">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B45C2C">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B45C2C">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B45C2C">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B45C2C">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1"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B45C2C">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B45C2C">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B45C2C">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B45C2C">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B45C2C">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2</w:t>
      </w:r>
      <w:r w:rsidR="00B45C2C">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B45C2C">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B45C2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w:t>
      </w:r>
      <w:r w:rsidR="005A1C12" w:rsidRPr="009947E0">
        <w:rPr>
          <w:rFonts w:ascii="Times New Roman" w:hAnsi="Times New Roman" w:cs="Times New Roman"/>
          <w:sz w:val="24"/>
          <w:szCs w:val="24"/>
        </w:rPr>
        <w:lastRenderedPageBreak/>
        <w:t xml:space="preserve">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2"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B45C2C">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B45C2C">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B45C2C">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B45C2C">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B45C2C">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3</w:t>
      </w:r>
      <w:r w:rsidR="00B45C2C">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B45C2C">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B45C2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w:t>
      </w:r>
      <w:r w:rsidR="005A1C12" w:rsidRPr="009947E0">
        <w:rPr>
          <w:rFonts w:ascii="Times New Roman" w:hAnsi="Times New Roman" w:cs="Times New Roman"/>
          <w:sz w:val="24"/>
          <w:szCs w:val="24"/>
        </w:rPr>
        <w:lastRenderedPageBreak/>
        <w:t xml:space="preserve">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B45C2C">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B45C2C">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B45C2C">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B45C2C">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3"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B45C2C">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B45C2C">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B45C2C">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B45C2C">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B45C2C">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4</w:t>
      </w:r>
      <w:r w:rsidR="00B45C2C">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B45C2C">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B45C2C">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B45C2C">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lastRenderedPageBreak/>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B45C2C">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B45C2C">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B45C2C">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B45C2C">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B45C2C">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B45C2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B45C2C">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 xml:space="preserve">mente </w:t>
      </w:r>
      <w:r w:rsidR="00B3408C">
        <w:rPr>
          <w:rFonts w:ascii="Times New Roman" w:hAnsi="Times New Roman" w:cs="Times New Roman"/>
          <w:sz w:val="24"/>
          <w:szCs w:val="24"/>
        </w:rPr>
        <w:lastRenderedPageBreak/>
        <w:t>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B45C2C">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B45C2C">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B45C2C">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B45C2C">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B45C2C">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B45C2C">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4"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B45C2C">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w:t>
      </w:r>
      <w:r w:rsidRPr="009947E0">
        <w:rPr>
          <w:rFonts w:ascii="Times New Roman" w:hAnsi="Times New Roman" w:cs="Times New Roman"/>
          <w:sz w:val="24"/>
          <w:szCs w:val="24"/>
        </w:rPr>
        <w:lastRenderedPageBreak/>
        <w:t>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B45C2C">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B45C2C">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B45C2C">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B45C2C">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B45C2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5"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3469EE" w:rsidRPr="005E5666" w:rsidRDefault="003469EE" w:rsidP="003469EE">
      <w:pPr>
        <w:pStyle w:val="normal0"/>
        <w:spacing w:line="360" w:lineRule="auto"/>
        <w:ind w:left="720"/>
        <w:contextualSpacing/>
        <w:jc w:val="both"/>
        <w:rPr>
          <w:rFonts w:ascii="Times New Roman" w:hAnsi="Times New Roman" w:cs="Times New Roman"/>
          <w:sz w:val="24"/>
          <w:szCs w:val="24"/>
        </w:rPr>
      </w:pP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B45C2C">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6"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B45C2C">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B45C2C">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B45C2C">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B45C2C">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286996">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B45C2C">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B45C2C">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B45C2C">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B45C2C">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79373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8</w:t>
      </w:r>
      <w:r w:rsidR="00B45C2C">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lastRenderedPageBreak/>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7"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B45C2C">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8"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B45C2C">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Pr>
          <w:rFonts w:ascii="Times New Roman" w:hAnsi="Times New Roman" w:cs="Times New Roman"/>
          <w:sz w:val="24"/>
          <w:szCs w:val="24"/>
        </w:rPr>
        <w:t>-etapas simplifica el problema</w:t>
      </w:r>
      <w:r w:rsidR="004D74F5">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B45C2C">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debido a que el espacio combinatorio es mucho más reducido, al... </w:t>
      </w:r>
      <w:r w:rsidR="002B65FF">
        <w:rPr>
          <w:rFonts w:ascii="Times New Roman" w:hAnsi="Times New Roman" w:cs="Times New Roman"/>
          <w:sz w:val="24"/>
          <w:szCs w:val="24"/>
        </w:rPr>
        <w:t>Por ejemplo, es posible formularlo como un</w:t>
      </w:r>
      <w:r w:rsidR="004344F6">
        <w:rPr>
          <w:rFonts w:ascii="Times New Roman" w:hAnsi="Times New Roman" w:cs="Times New Roman"/>
          <w:sz w:val="24"/>
          <w:szCs w:val="24"/>
        </w:rPr>
        <w:t xml:space="preserve"> problema de programación entera,</w:t>
      </w:r>
      <w:r w:rsidR="002B65FF">
        <w:rPr>
          <w:rFonts w:ascii="Times New Roman" w:hAnsi="Times New Roman" w:cs="Times New Roman"/>
          <w:sz w:val="24"/>
          <w:szCs w:val="24"/>
        </w:rPr>
        <w:t xml:space="preserve"> extendiendo la formulación del bien conocido </w:t>
      </w:r>
      <w:r w:rsidR="002B65FF" w:rsidRPr="002820AA">
        <w:rPr>
          <w:rFonts w:ascii="Times New Roman" w:hAnsi="Times New Roman" w:cs="Times New Roman"/>
          <w:i/>
          <w:sz w:val="24"/>
          <w:szCs w:val="24"/>
        </w:rPr>
        <w:t>1</w:t>
      </w:r>
      <w:r w:rsidR="001A48FE" w:rsidRPr="002820AA">
        <w:rPr>
          <w:rFonts w:ascii="Times New Roman" w:hAnsi="Times New Roman" w:cs="Times New Roman"/>
          <w:i/>
          <w:sz w:val="24"/>
          <w:szCs w:val="24"/>
        </w:rPr>
        <w:t>D-</w:t>
      </w:r>
      <w:r w:rsidR="002B65FF" w:rsidRPr="002820AA">
        <w:rPr>
          <w:rFonts w:ascii="Times New Roman" w:hAnsi="Times New Roman" w:cs="Times New Roman"/>
          <w:i/>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45C2C">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B45C2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w:t>
      </w:r>
      <w:r w:rsidR="005A1C12" w:rsidRPr="009947E0">
        <w:rPr>
          <w:rFonts w:ascii="Times New Roman" w:hAnsi="Times New Roman" w:cs="Times New Roman"/>
          <w:sz w:val="24"/>
          <w:szCs w:val="24"/>
        </w:rPr>
        <w:lastRenderedPageBreak/>
        <w:t xml:space="preserve">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C10D6C">
        <w:rPr>
          <w:rFonts w:ascii="Times New Roman" w:hAnsi="Times New Roman" w:cs="Times New Roman"/>
          <w:sz w:val="24"/>
          <w:szCs w:val="24"/>
        </w:rPr>
        <w:t xml:space="preserve"> realizad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B45C2C">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B45C2C">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lastRenderedPageBreak/>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lastRenderedPageBreak/>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4B181A">
        <w:rPr>
          <w:rFonts w:ascii="Times New Roman" w:eastAsia="DejaVuSans" w:hAnsi="Times New Roman" w:cs="Times New Roman"/>
          <w:sz w:val="24"/>
          <w:szCs w:val="24"/>
          <w:lang w:val="es-CL"/>
        </w:rPr>
        <w:t xml:space="preserve"> para el </w:t>
      </w:r>
      <w:r w:rsidR="004B181A" w:rsidRPr="00223677">
        <w:rPr>
          <w:rFonts w:ascii="Times New Roman" w:eastAsia="DejaVuSans" w:hAnsi="Times New Roman" w:cs="Times New Roman"/>
          <w:i/>
          <w:sz w:val="24"/>
          <w:szCs w:val="24"/>
          <w:lang w:val="es-CL"/>
        </w:rPr>
        <w:t>CTDC</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El Capítulo 4 describe</w:t>
      </w:r>
      <w:r w:rsidR="00E34A9A">
        <w:rPr>
          <w:rFonts w:ascii="Times New Roman" w:eastAsia="DejaVuSans" w:hAnsi="Times New Roman" w:cs="Times New Roman"/>
          <w:sz w:val="24"/>
          <w:szCs w:val="24"/>
          <w:lang w:val="es-CL"/>
        </w:rPr>
        <w:t xml:space="preserve"> el</w:t>
      </w:r>
      <w:r w:rsidR="00653E2E">
        <w:rPr>
          <w:rFonts w:ascii="Times New Roman" w:eastAsia="DejaVuSans" w:hAnsi="Times New Roman" w:cs="Times New Roman"/>
          <w:sz w:val="24"/>
          <w:szCs w:val="24"/>
          <w:lang w:val="es-CL"/>
        </w:rPr>
        <w:t xml:space="preserv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45C2C">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B45C2C">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B45C2C">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B45C2C">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B45C2C">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B45C2C">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B45C2C">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B45C2C">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B45C2C">
        <w:rPr>
          <w:rFonts w:ascii="Times New Roman" w:eastAsia="Times New Roman" w:hAnsi="Times New Roman" w:cs="Times New Roman"/>
          <w:bCs/>
          <w:color w:val="000000" w:themeColor="text1"/>
          <w:sz w:val="24"/>
          <w:szCs w:val="18"/>
        </w:rPr>
      </w:r>
      <w:r w:rsidR="00B45C2C">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B45C2C">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B45C2C">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B45C2C">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B45C2C">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B45C2C">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A3099B">
        <w:rPr>
          <w:rFonts w:ascii="Times New Roman" w:hAnsi="Times New Roman" w:cs="Times New Roman"/>
          <w:sz w:val="24"/>
          <w:szCs w:val="24"/>
        </w:rPr>
        <w:t>(</w:t>
      </w:r>
      <w:r w:rsidR="00B45C2C">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B45C2C">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B45C2C">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B45C2C">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B45C2C">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B45C2C">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1"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B45C2C">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B45C2C">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2"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4</w:t>
      </w:r>
      <w:r w:rsidR="00B45C2C">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B45C2C">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B45C2C">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B45C2C">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B45C2C">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3"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B45C2C">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B45C2C">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B45C2C">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B45C2C">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B45C2C">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B45C2C">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B45C2C">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w:t>
      </w:r>
      <w:r w:rsidR="004A1A27">
        <w:rPr>
          <w:rFonts w:ascii="Times New Roman" w:hAnsi="Times New Roman" w:cs="Times New Roman"/>
          <w:sz w:val="24"/>
          <w:szCs w:val="24"/>
        </w:rPr>
        <w:lastRenderedPageBreak/>
        <w:t xml:space="preserve">la solución parcial en conjunto con la pérdida interna, para decidir sobre la aceptación de la solución parcial.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B45C2C">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B45C2C">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B45C2C">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B45C2C">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B45C2C">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B45C2C">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B45C2C">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B45C2C">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B45C2C">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B45C2C">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B45C2C">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1B1736" w:rsidRDefault="001B173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443EA">
        <w:rPr>
          <w:rFonts w:ascii="Times New Roman" w:hAnsi="Times New Roman" w:cs="Times New Roman"/>
          <w:i/>
          <w:sz w:val="24"/>
          <w:szCs w:val="24"/>
        </w:rPr>
        <w:t>HCEB</w:t>
      </w:r>
      <w:r w:rsidRPr="004717A7">
        <w:rPr>
          <w:rFonts w:ascii="Times New Roman" w:hAnsi="Times New Roman" w:cs="Times New Roman"/>
          <w:sz w:val="24"/>
          <w:szCs w:val="24"/>
        </w:rPr>
        <w:t xml:space="preserve"> es comparado con otros tres algoritmos basados en enfoques heurísticos: </w:t>
      </w:r>
      <w:r w:rsidRPr="002443EA">
        <w:rPr>
          <w:rFonts w:ascii="Times New Roman" w:hAnsi="Times New Roman" w:cs="Times New Roman"/>
          <w:i/>
          <w:sz w:val="24"/>
          <w:szCs w:val="24"/>
        </w:rPr>
        <w:t>TS500</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basado en búsqueda tabú, </w:t>
      </w:r>
      <w:r w:rsidRPr="002443EA">
        <w:rPr>
          <w:rFonts w:ascii="Times New Roman" w:hAnsi="Times New Roman" w:cs="Times New Roman"/>
          <w:i/>
          <w:sz w:val="24"/>
          <w:szCs w:val="24"/>
        </w:rPr>
        <w:t>TDH2</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que usa programación dinámica y </w:t>
      </w:r>
      <w:proofErr w:type="spellStart"/>
      <w:r w:rsidRPr="004717A7">
        <w:rPr>
          <w:rFonts w:ascii="Times New Roman" w:hAnsi="Times New Roman" w:cs="Times New Roman"/>
          <w:sz w:val="24"/>
          <w:szCs w:val="24"/>
        </w:rPr>
        <w:t>hill</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climbing</w:t>
      </w:r>
      <w:proofErr w:type="spellEnd"/>
      <w:r w:rsidRPr="004717A7">
        <w:rPr>
          <w:rFonts w:ascii="Times New Roman" w:hAnsi="Times New Roman" w:cs="Times New Roman"/>
          <w:sz w:val="24"/>
          <w:szCs w:val="24"/>
        </w:rPr>
        <w:t xml:space="preserve">, y </w:t>
      </w:r>
      <w:r w:rsidRPr="002443EA">
        <w:rPr>
          <w:rFonts w:ascii="Times New Roman" w:hAnsi="Times New Roman" w:cs="Times New Roman"/>
          <w:i/>
          <w:sz w:val="24"/>
          <w:szCs w:val="24"/>
        </w:rPr>
        <w:t>REC</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recursivo</w:t>
      </w:r>
      <w:r>
        <w:rPr>
          <w:rFonts w:ascii="Times New Roman" w:hAnsi="Times New Roman" w:cs="Times New Roman"/>
          <w:sz w:val="24"/>
          <w:szCs w:val="24"/>
        </w:rPr>
        <w:t xml:space="preserve">. Para instancias de larga escala, </w:t>
      </w:r>
      <w:r w:rsidRPr="00C02A2D">
        <w:rPr>
          <w:rFonts w:ascii="Times New Roman" w:hAnsi="Times New Roman" w:cs="Times New Roman"/>
          <w:i/>
          <w:sz w:val="24"/>
          <w:szCs w:val="24"/>
        </w:rPr>
        <w:t>HCEB</w:t>
      </w:r>
      <w:r>
        <w:rPr>
          <w:rFonts w:ascii="Times New Roman" w:hAnsi="Times New Roman" w:cs="Times New Roman"/>
          <w:sz w:val="24"/>
          <w:szCs w:val="24"/>
        </w:rPr>
        <w:t xml:space="preserve"> es superior al resto</w:t>
      </w:r>
      <w:r w:rsidRPr="004717A7">
        <w:rPr>
          <w:rFonts w:ascii="Times New Roman" w:hAnsi="Times New Roman" w:cs="Times New Roman"/>
          <w:sz w:val="24"/>
          <w:szCs w:val="24"/>
        </w:rPr>
        <w:t>.</w:t>
      </w:r>
      <w:r>
        <w:rPr>
          <w:rFonts w:ascii="Times New Roman" w:hAnsi="Times New Roman" w:cs="Times New Roman"/>
          <w:sz w:val="24"/>
          <w:szCs w:val="24"/>
        </w:rPr>
        <w:t xml:space="preserve"> </w:t>
      </w:r>
      <w:r w:rsidRPr="004717A7">
        <w:rPr>
          <w:rFonts w:ascii="Times New Roman" w:hAnsi="Times New Roman" w:cs="Times New Roman"/>
          <w:sz w:val="24"/>
          <w:szCs w:val="24"/>
        </w:rPr>
        <w:t xml:space="preserve">Se concluye que el algoritmo provee un buen balance entre calidad de solución y tiempo computacional. Por otra parte, debido a su </w:t>
      </w:r>
      <w:r w:rsidRPr="004717A7">
        <w:rPr>
          <w:rFonts w:ascii="Times New Roman" w:hAnsi="Times New Roman" w:cs="Times New Roman"/>
          <w:sz w:val="24"/>
          <w:szCs w:val="24"/>
        </w:rPr>
        <w:lastRenderedPageBreak/>
        <w:t>simpleza es sencillo de implementar. Además puede ser usado como una buena solución inicial para algoritmos exactos.</w:t>
      </w:r>
    </w:p>
    <w:p w:rsidR="001B1736" w:rsidRDefault="001B1736"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4" cstate="print"/>
                    <a:stretch>
                      <a:fillRect/>
                    </a:stretch>
                  </pic:blipFill>
                  <pic:spPr>
                    <a:xfrm>
                      <a:off x="0" y="0"/>
                      <a:ext cx="3982006" cy="2781688"/>
                    </a:xfrm>
                    <a:prstGeom prst="rect">
                      <a:avLst/>
                    </a:prstGeom>
                  </pic:spPr>
                </pic:pic>
              </a:graphicData>
            </a:graphic>
          </wp:inline>
        </w:drawing>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B45C2C">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B45C2C">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B45C2C">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w:t>
      </w:r>
      <w:r w:rsidR="00414F85">
        <w:rPr>
          <w:rFonts w:ascii="Times New Roman" w:hAnsi="Times New Roman" w:cs="Times New Roman"/>
          <w:sz w:val="24"/>
          <w:szCs w:val="24"/>
        </w:rPr>
        <w:lastRenderedPageBreak/>
        <w:t xml:space="preserve">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B45C2C">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B45C2C">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5"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B45C2C">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B45C2C">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B45C2C">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w:t>
      </w:r>
      <w:r>
        <w:rPr>
          <w:rFonts w:ascii="Times New Roman" w:hAnsi="Times New Roman" w:cs="Times New Roman"/>
          <w:sz w:val="24"/>
          <w:szCs w:val="24"/>
        </w:rPr>
        <w:lastRenderedPageBreak/>
        <w:t xml:space="preserve">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1B1736"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B45C2C">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w:t>
      </w:r>
      <w:r w:rsidR="001B1736">
        <w:rPr>
          <w:rFonts w:ascii="Times New Roman" w:hAnsi="Times New Roman" w:cs="Times New Roman"/>
          <w:sz w:val="24"/>
          <w:szCs w:val="24"/>
        </w:rPr>
        <w:t xml:space="preserve">interpretado como un árbol binario, leído en notación post-fija (ver </w:t>
      </w:r>
      <w:r w:rsidR="00B45C2C">
        <w:rPr>
          <w:rFonts w:ascii="Times New Roman" w:hAnsi="Times New Roman" w:cs="Times New Roman"/>
          <w:sz w:val="24"/>
          <w:szCs w:val="24"/>
        </w:rPr>
        <w:fldChar w:fldCharType="begin"/>
      </w:r>
      <w:r w:rsidR="001B1736">
        <w:rPr>
          <w:rFonts w:ascii="Times New Roman" w:hAnsi="Times New Roman" w:cs="Times New Roman"/>
          <w:sz w:val="24"/>
          <w:szCs w:val="24"/>
        </w:rPr>
        <w:instrText xml:space="preserve"> REF _Ref375499681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1B1736" w:rsidRPr="00C61D41">
        <w:rPr>
          <w:rFonts w:ascii="Times New Roman" w:eastAsia="Times New Roman" w:hAnsi="Times New Roman" w:cs="Times New Roman"/>
          <w:bCs/>
          <w:color w:val="000000" w:themeColor="text1"/>
          <w:sz w:val="24"/>
          <w:szCs w:val="18"/>
        </w:rPr>
        <w:t xml:space="preserve">FIGURA </w:t>
      </w:r>
      <w:r w:rsidR="001B1736">
        <w:rPr>
          <w:rFonts w:ascii="Times New Roman" w:eastAsia="Times New Roman" w:hAnsi="Times New Roman" w:cs="Times New Roman"/>
          <w:bCs/>
          <w:noProof/>
          <w:color w:val="000000" w:themeColor="text1"/>
          <w:sz w:val="24"/>
          <w:szCs w:val="18"/>
        </w:rPr>
        <w:t>2</w:t>
      </w:r>
      <w:r w:rsidR="001B1736">
        <w:rPr>
          <w:rFonts w:ascii="Times New Roman" w:eastAsia="Times New Roman" w:hAnsi="Times New Roman" w:cs="Times New Roman"/>
          <w:bCs/>
          <w:color w:val="000000" w:themeColor="text1"/>
          <w:sz w:val="24"/>
          <w:szCs w:val="18"/>
        </w:rPr>
        <w:t>.</w:t>
      </w:r>
      <w:r w:rsidR="001B1736">
        <w:rPr>
          <w:rFonts w:ascii="Times New Roman" w:eastAsia="Times New Roman" w:hAnsi="Times New Roman" w:cs="Times New Roman"/>
          <w:bCs/>
          <w:noProof/>
          <w:color w:val="000000" w:themeColor="text1"/>
          <w:sz w:val="24"/>
          <w:szCs w:val="18"/>
        </w:rPr>
        <w:t>8</w:t>
      </w:r>
      <w:r w:rsidR="00B45C2C">
        <w:rPr>
          <w:rFonts w:ascii="Times New Roman" w:hAnsi="Times New Roman" w:cs="Times New Roman"/>
          <w:sz w:val="24"/>
          <w:szCs w:val="24"/>
        </w:rPr>
        <w:fldChar w:fldCharType="end"/>
      </w:r>
      <w:r w:rsidR="001B1736">
        <w:rPr>
          <w:rFonts w:ascii="Times New Roman" w:hAnsi="Times New Roman" w:cs="Times New Roman"/>
          <w:sz w:val="24"/>
          <w:szCs w:val="24"/>
        </w:rPr>
        <w:t xml:space="preserve">). </w:t>
      </w:r>
      <w:r w:rsidR="001B1736" w:rsidRPr="00604D7A">
        <w:rPr>
          <w:rFonts w:ascii="Times New Roman" w:hAnsi="Times New Roman" w:cs="Times New Roman"/>
          <w:sz w:val="24"/>
          <w:szCs w:val="24"/>
        </w:rPr>
        <w:t>Se</w:t>
      </w:r>
      <w:r w:rsidR="001B1736">
        <w:rPr>
          <w:rFonts w:ascii="Times New Roman" w:hAnsi="Times New Roman" w:cs="Times New Roman"/>
          <w:sz w:val="24"/>
          <w:szCs w:val="24"/>
        </w:rPr>
        <w:t xml:space="preserve"> </w:t>
      </w:r>
      <w:r w:rsidR="001B1736" w:rsidRPr="001B1736">
        <w:rPr>
          <w:rFonts w:ascii="Times New Roman" w:hAnsi="Times New Roman" w:cs="Times New Roman"/>
          <w:color w:val="FFFFFF" w:themeColor="background1"/>
          <w:sz w:val="24"/>
          <w:szCs w:val="24"/>
        </w:rPr>
        <w:t>imponen</w:t>
      </w:r>
      <w:r w:rsidR="001B1736" w:rsidRPr="00604D7A">
        <w:rPr>
          <w:rFonts w:ascii="Times New Roman" w:hAnsi="Times New Roman" w:cs="Times New Roman"/>
          <w:sz w:val="24"/>
          <w:szCs w:val="24"/>
        </w:rPr>
        <w:t xml:space="preserve"> </w:t>
      </w: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6"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B45C2C">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1B1736" w:rsidRDefault="001B1736" w:rsidP="001B1736">
      <w:pPr>
        <w:pStyle w:val="normal0"/>
        <w:spacing w:line="360" w:lineRule="auto"/>
        <w:jc w:val="both"/>
        <w:rPr>
          <w:rFonts w:ascii="Times New Roman" w:eastAsia="Times New Roman" w:hAnsi="Times New Roman" w:cs="Times New Roman"/>
          <w:bCs/>
          <w:color w:val="000000" w:themeColor="text1"/>
          <w:sz w:val="24"/>
          <w:szCs w:val="18"/>
        </w:rPr>
      </w:pPr>
      <w:r w:rsidRPr="00604D7A">
        <w:rPr>
          <w:rFonts w:ascii="Times New Roman" w:hAnsi="Times New Roman" w:cs="Times New Roman"/>
          <w:sz w:val="24"/>
          <w:szCs w:val="24"/>
        </w:rPr>
        <w:lastRenderedPageBreak/>
        <w:t>imponen</w:t>
      </w:r>
      <w:r>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patrón, utilizando el enfoque </w:t>
      </w:r>
      <w:proofErr w:type="spellStart"/>
      <w:r w:rsidRPr="00EA696A">
        <w:rPr>
          <w:rFonts w:ascii="Times New Roman" w:hAnsi="Times New Roman" w:cs="Times New Roman"/>
          <w:i/>
          <w:sz w:val="24"/>
          <w:szCs w:val="24"/>
        </w:rPr>
        <w:t>bottom</w:t>
      </w:r>
      <w:proofErr w:type="spellEnd"/>
      <w:r w:rsidRPr="00EA696A">
        <w:rPr>
          <w:rFonts w:ascii="Times New Roman" w:hAnsi="Times New Roman" w:cs="Times New Roman"/>
          <w:i/>
          <w:sz w:val="24"/>
          <w:szCs w:val="24"/>
        </w:rPr>
        <w:t>-up</w:t>
      </w:r>
      <w:r w:rsidRPr="00D44A39">
        <w:rPr>
          <w:rFonts w:ascii="Times New Roman" w:hAnsi="Times New Roman" w:cs="Times New Roman"/>
          <w:sz w:val="24"/>
          <w:szCs w:val="24"/>
        </w:rPr>
        <w:t>.</w:t>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B45C2C">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B45C2C">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B45C2C">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B45C2C">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723F16">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B45C2C">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w:t>
      </w:r>
      <w:r w:rsidR="000712FF">
        <w:rPr>
          <w:rFonts w:ascii="Times New Roman" w:hAnsi="Times New Roman" w:cs="Times New Roman"/>
          <w:sz w:val="24"/>
          <w:szCs w:val="24"/>
        </w:rPr>
        <w:lastRenderedPageBreak/>
        <w:t xml:space="preserve">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7"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9</w:t>
      </w:r>
      <w:r w:rsidR="00B45C2C">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B45C2C">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w:t>
      </w:r>
      <w:r w:rsidR="0018358C">
        <w:rPr>
          <w:rFonts w:ascii="Times New Roman" w:hAnsi="Times New Roman" w:cs="Times New Roman"/>
          <w:sz w:val="24"/>
          <w:szCs w:val="24"/>
        </w:rPr>
        <w:lastRenderedPageBreak/>
        <w:t xml:space="preserve">(ver </w:t>
      </w:r>
      <w:r w:rsidR="00B45C2C">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B45C2C">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8"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0</w:t>
      </w:r>
      <w:r w:rsidR="00B45C2C">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723F16">
        <w:rPr>
          <w:rFonts w:ascii="Times New Roman" w:hAnsi="Times New Roman" w:cs="Times New Roman"/>
          <w:sz w:val="24"/>
          <w:szCs w:val="24"/>
        </w:rPr>
        <w:t>, reservada para ellos (</w:t>
      </w:r>
      <w:r w:rsidR="00B45C2C">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B45C2C">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9"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1</w:t>
      </w:r>
      <w:r w:rsidR="00B45C2C">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76BB">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F876BB" w:rsidRPr="00221D7B">
        <w:rPr>
          <w:rFonts w:ascii="Times New Roman" w:hAnsi="Times New Roman" w:cs="Times New Roman"/>
          <w:i/>
          <w:sz w:val="24"/>
          <w:szCs w:val="24"/>
        </w:rPr>
        <w:t>random</w:t>
      </w:r>
      <w:proofErr w:type="spellEnd"/>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y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alternado con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723F16">
        <w:rPr>
          <w:rFonts w:ascii="Times New Roman" w:hAnsi="Times New Roman" w:cs="Times New Roman"/>
          <w:sz w:val="24"/>
          <w:szCs w:val="24"/>
        </w:rPr>
        <w:t>n de piezas en ella. (</w:t>
      </w:r>
      <w:r w:rsidR="00B45C2C">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B45C2C">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r w:rsidR="00723F16">
        <w:rPr>
          <w:rFonts w:ascii="Times New Roman" w:hAnsi="Times New Roman" w:cs="Times New Roman"/>
          <w:sz w:val="24"/>
          <w:szCs w:val="24"/>
        </w:rPr>
        <w:t xml:space="preserve"> </w:t>
      </w: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30"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2</w:t>
      </w:r>
      <w:r w:rsidR="00B45C2C">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lastRenderedPageBreak/>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B45C2C">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B45C2C">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B45C2C">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B45C2C">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B45C2C">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B45C2C">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B45C2C">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lastRenderedPageBreak/>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B45C2C">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45C2C">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B45C2C">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45C2C">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B45C2C">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B45C2C">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w:t>
      </w:r>
      <w:r w:rsidR="00316468">
        <w:rPr>
          <w:rFonts w:ascii="Times New Roman" w:hAnsi="Times New Roman" w:cs="Times New Roman"/>
          <w:sz w:val="24"/>
          <w:szCs w:val="24"/>
        </w:rPr>
        <w:lastRenderedPageBreak/>
        <w:t xml:space="preserve">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B45C2C">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B45C2C">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B45C2C">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B45C2C">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B45C2C">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B45C2C">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B45C2C">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B45C2C">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xml:space="preserve">. En su trabajo concluyeron que las </w:t>
      </w:r>
      <w:r w:rsidR="00CF4C8D">
        <w:rPr>
          <w:rFonts w:ascii="Times New Roman" w:hAnsi="Times New Roman" w:cs="Times New Roman"/>
          <w:sz w:val="24"/>
          <w:szCs w:val="24"/>
        </w:rPr>
        <w:lastRenderedPageBreak/>
        <w:t>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B45C2C">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Default="0093208A" w:rsidP="0076584A">
      <w:pPr>
        <w:pStyle w:val="normal0"/>
        <w:spacing w:line="360" w:lineRule="auto"/>
        <w:jc w:val="both"/>
        <w:rPr>
          <w:rFonts w:ascii="Times New Roman" w:hAnsi="Times New Roman" w:cs="Times New Roman"/>
          <w:sz w:val="24"/>
          <w:szCs w:val="24"/>
        </w:rPr>
      </w:pPr>
    </w:p>
    <w:p w:rsidR="00B64D09" w:rsidRDefault="00B64D09"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F876BB" w:rsidRDefault="00F876BB" w:rsidP="0076584A">
      <w:pPr>
        <w:pStyle w:val="normal0"/>
        <w:spacing w:line="360" w:lineRule="auto"/>
        <w:jc w:val="both"/>
        <w:rPr>
          <w:rFonts w:ascii="Times New Roman" w:hAnsi="Times New Roman" w:cs="Times New Roman"/>
          <w:sz w:val="24"/>
          <w:szCs w:val="24"/>
        </w:rPr>
      </w:pPr>
    </w:p>
    <w:p w:rsidR="00F876BB" w:rsidRPr="00972611" w:rsidRDefault="00F876BB" w:rsidP="0076584A">
      <w:pPr>
        <w:pStyle w:val="normal0"/>
        <w:spacing w:line="360" w:lineRule="auto"/>
        <w:jc w:val="both"/>
        <w:rPr>
          <w:rFonts w:ascii="Times New Roman" w:hAnsi="Times New Roman" w:cs="Times New Roman"/>
          <w:sz w:val="24"/>
          <w:szCs w:val="24"/>
        </w:rPr>
      </w:pP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 estructuración bajo un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B45C2C">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B45C2C">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B45C2C">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grayscl/>
                    </a:blip>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B45C2C">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B45C2C">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B45C2C">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B45C2C">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B45C2C">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B45C2C">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B45C2C">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B45C2C">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B45C2C">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B45C2C">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w:t>
      </w:r>
      <w:r w:rsidR="00E34A9A">
        <w:rPr>
          <w:rFonts w:ascii="Times New Roman" w:hAnsi="Times New Roman" w:cs="Times New Roman"/>
          <w:sz w:val="24"/>
          <w:szCs w:val="24"/>
        </w:rPr>
        <w:t>,</w:t>
      </w:r>
      <w:r w:rsidR="00B14033" w:rsidRPr="00581879">
        <w:rPr>
          <w:rFonts w:ascii="Times New Roman" w:hAnsi="Times New Roman" w:cs="Times New Roman"/>
          <w:sz w:val="24"/>
          <w:szCs w:val="24"/>
        </w:rPr>
        <w:t xml:space="preserve">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B45C2C"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B45C2C"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B45C2C">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B45C2C">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B45C2C">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B45C2C">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2"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45C2C">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2</w:t>
      </w:r>
      <w:r w:rsidR="00B45C2C">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B45C2C">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B45C2C">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B45C2C">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w:t>
      </w:r>
      <w:r w:rsidR="00E34A9A">
        <w:rPr>
          <w:rFonts w:ascii="Times New Roman" w:hAnsi="Times New Roman" w:cs="Times New Roman"/>
          <w:sz w:val="24"/>
          <w:szCs w:val="24"/>
        </w:rPr>
        <w:t>producto de la</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w:t>
      </w:r>
      <w:r w:rsidR="00723F16">
        <w:rPr>
          <w:rFonts w:ascii="Times New Roman" w:eastAsia="Arial" w:hAnsi="Times New Roman" w:cs="Times New Roman"/>
          <w:color w:val="000000"/>
          <w:sz w:val="24"/>
          <w:szCs w:val="24"/>
          <w:lang w:eastAsia="es-ES"/>
        </w:rPr>
        <w:t>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w:t>
      </w:r>
      <w:r w:rsidR="00B45C2C">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B45C2C">
        <w:rPr>
          <w:rFonts w:ascii="Times New Roman" w:eastAsia="Arial" w:hAnsi="Times New Roman" w:cs="Times New Roman"/>
          <w:color w:val="000000"/>
          <w:sz w:val="24"/>
          <w:szCs w:val="24"/>
          <w:lang w:eastAsia="es-ES"/>
        </w:rPr>
      </w:r>
      <w:r w:rsidR="00B45C2C">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B45C2C">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715436" w:rsidRPr="00715436" w:rsidRDefault="00B30E76" w:rsidP="00C8162D">
      <w:pPr>
        <w:spacing w:after="0" w:line="360" w:lineRule="auto"/>
        <w:jc w:val="both"/>
        <w:rPr>
          <w:rFonts w:ascii="Times New Roman" w:eastAsia="Arial" w:hAnsi="Times New Roman" w:cs="Times New Roman"/>
          <w:color w:val="FFFFFF" w:themeColor="background1"/>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B45C2C">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B45C2C">
        <w:rPr>
          <w:rFonts w:ascii="Times New Roman" w:eastAsia="Arial" w:hAnsi="Times New Roman" w:cs="Times New Roman"/>
          <w:color w:val="000000"/>
          <w:sz w:val="24"/>
          <w:szCs w:val="24"/>
          <w:lang w:eastAsia="es-ES"/>
        </w:rPr>
      </w:r>
      <w:r w:rsidR="00B45C2C">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B45C2C">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3"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505200" cy="1584960"/>
                    </a:xfrm>
                    <a:prstGeom prst="rect">
                      <a:avLst/>
                    </a:prstGeom>
                  </pic:spPr>
                </pic:pic>
              </a:graphicData>
            </a:graphic>
          </wp:inline>
        </w:drawing>
      </w:r>
    </w:p>
    <w:p w:rsidR="00990A87" w:rsidRPr="00F80E1C" w:rsidRDefault="00815450" w:rsidP="00F80E1C">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45C2C">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45C2C">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Pr="00C541D4">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B45C2C">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B45C2C">
        <w:rPr>
          <w:rFonts w:ascii="Times New Roman" w:eastAsia="Times New Roman" w:hAnsi="Times New Roman" w:cs="Times New Roman"/>
          <w:i/>
          <w:color w:val="000000" w:themeColor="text1"/>
          <w:sz w:val="24"/>
        </w:rPr>
        <w:fldChar w:fldCharType="end"/>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 xml:space="preserve">Von </w:t>
      </w:r>
      <w:proofErr w:type="spellStart"/>
      <w:r w:rsidRPr="00444DF3">
        <w:rPr>
          <w:rFonts w:ascii="Times New Roman" w:eastAsia="Arial" w:hAnsi="Times New Roman" w:cs="Times New Roman"/>
          <w:i/>
          <w:color w:val="000000"/>
          <w:sz w:val="24"/>
          <w:szCs w:val="24"/>
          <w:lang w:eastAsia="es-ES"/>
        </w:rPr>
        <w:t>Newmann</w:t>
      </w:r>
      <w:proofErr w:type="spellEnd"/>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F80E1C" w:rsidRDefault="00F80E1C" w:rsidP="00F80E1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fldSimple w:instr=" REF _Ref383610956 \h  \* MERGEFORMAT ">
        <w:r w:rsidRPr="00F80E1C">
          <w:rPr>
            <w:rFonts w:ascii="Times New Roman" w:eastAsia="Times New Roman" w:hAnsi="Times New Roman" w:cs="Times New Roman"/>
            <w:bCs/>
            <w:color w:val="000000" w:themeColor="text1"/>
            <w:sz w:val="24"/>
            <w:lang w:eastAsia="es-ES"/>
          </w:rPr>
          <w:t>FIGURA 3.5</w:t>
        </w:r>
      </w:fldSimple>
      <w:r>
        <w:rPr>
          <w:rFonts w:ascii="Times New Roman" w:hAnsi="Times New Roman" w:cs="Times New Roman"/>
          <w:sz w:val="24"/>
          <w:szCs w:val="24"/>
          <w:lang w:eastAsia="es-ES"/>
        </w:rPr>
        <w:t xml:space="preserve"> ilustra distintas maneras de distribuir una población de 25 individuos. Para cada caso, se muestr</w:t>
      </w:r>
      <w:r w:rsidR="00346766">
        <w:rPr>
          <w:rFonts w:ascii="Times New Roman" w:hAnsi="Times New Roman" w:cs="Times New Roman"/>
          <w:sz w:val="24"/>
          <w:szCs w:val="24"/>
          <w:lang w:eastAsia="es-ES"/>
        </w:rPr>
        <w:t>a</w:t>
      </w:r>
      <w:r>
        <w:rPr>
          <w:rFonts w:ascii="Times New Roman" w:hAnsi="Times New Roman" w:cs="Times New Roman"/>
          <w:sz w:val="24"/>
          <w:szCs w:val="24"/>
          <w:lang w:eastAsia="es-ES"/>
        </w:rPr>
        <w:t xml:space="preserve"> su representación como una grilla bidime</w:t>
      </w:r>
      <w:r w:rsidR="00B16BE4">
        <w:rPr>
          <w:rFonts w:ascii="Times New Roman" w:hAnsi="Times New Roman" w:cs="Times New Roman"/>
          <w:sz w:val="24"/>
          <w:szCs w:val="24"/>
          <w:lang w:eastAsia="es-ES"/>
        </w:rPr>
        <w:t>nsional y su correspondiente</w:t>
      </w:r>
      <w:r>
        <w:rPr>
          <w:rFonts w:ascii="Times New Roman" w:hAnsi="Times New Roman" w:cs="Times New Roman"/>
          <w:sz w:val="24"/>
          <w:szCs w:val="24"/>
          <w:lang w:eastAsia="es-ES"/>
        </w:rPr>
        <w:t xml:space="preserve"> interpretación mediante una grilla </w:t>
      </w:r>
      <w:proofErr w:type="spellStart"/>
      <w:r>
        <w:rPr>
          <w:rFonts w:ascii="Times New Roman" w:hAnsi="Times New Roman" w:cs="Times New Roman"/>
          <w:sz w:val="24"/>
          <w:szCs w:val="24"/>
          <w:lang w:eastAsia="es-ES"/>
        </w:rPr>
        <w:t>toroidal</w:t>
      </w:r>
      <w:proofErr w:type="spellEnd"/>
      <w:r>
        <w:rPr>
          <w:rFonts w:ascii="Times New Roman" w:hAnsi="Times New Roman" w:cs="Times New Roman"/>
          <w:sz w:val="24"/>
          <w:szCs w:val="24"/>
          <w:lang w:eastAsia="es-ES"/>
        </w:rPr>
        <w:t>.</w:t>
      </w:r>
      <w:r w:rsidR="00136A4E">
        <w:rPr>
          <w:rFonts w:ascii="Times New Roman" w:hAnsi="Times New Roman" w:cs="Times New Roman"/>
          <w:sz w:val="24"/>
          <w:szCs w:val="24"/>
          <w:lang w:eastAsia="es-ES"/>
        </w:rPr>
        <w:t xml:space="preserve"> Como se puede apreciar, </w:t>
      </w:r>
      <w:r w:rsidR="00346766">
        <w:rPr>
          <w:rFonts w:ascii="Times New Roman" w:hAnsi="Times New Roman" w:cs="Times New Roman"/>
          <w:sz w:val="24"/>
          <w:szCs w:val="24"/>
          <w:lang w:eastAsia="es-ES"/>
        </w:rPr>
        <w:t>una grilla cuadrada, de 5x5</w:t>
      </w:r>
      <w:r w:rsidR="001309F1">
        <w:rPr>
          <w:rFonts w:ascii="Times New Roman" w:hAnsi="Times New Roman" w:cs="Times New Roman"/>
          <w:sz w:val="24"/>
          <w:szCs w:val="24"/>
          <w:lang w:eastAsia="es-ES"/>
        </w:rPr>
        <w:t xml:space="preserve"> individuos</w:t>
      </w:r>
      <w:r w:rsidR="00346766">
        <w:rPr>
          <w:rFonts w:ascii="Times New Roman" w:hAnsi="Times New Roman" w:cs="Times New Roman"/>
          <w:sz w:val="24"/>
          <w:szCs w:val="24"/>
          <w:lang w:eastAsia="es-ES"/>
        </w:rPr>
        <w:t xml:space="preserve">, corresponde a un toroide de 5 círculos, cada uno de los cuales </w:t>
      </w:r>
      <w:r w:rsidR="001309F1">
        <w:rPr>
          <w:rFonts w:ascii="Times New Roman" w:hAnsi="Times New Roman" w:cs="Times New Roman"/>
          <w:sz w:val="24"/>
          <w:szCs w:val="24"/>
          <w:lang w:eastAsia="es-ES"/>
        </w:rPr>
        <w:t>se compone de</w:t>
      </w:r>
      <w:r w:rsidR="00B16BE4">
        <w:rPr>
          <w:rFonts w:ascii="Times New Roman" w:hAnsi="Times New Roman" w:cs="Times New Roman"/>
          <w:sz w:val="24"/>
          <w:szCs w:val="24"/>
          <w:lang w:eastAsia="es-ES"/>
        </w:rPr>
        <w:t xml:space="preserve"> 5 individuos</w:t>
      </w:r>
      <w:r w:rsidR="00346766">
        <w:rPr>
          <w:rFonts w:ascii="Times New Roman" w:hAnsi="Times New Roman" w:cs="Times New Roman"/>
          <w:sz w:val="24"/>
          <w:szCs w:val="24"/>
          <w:lang w:eastAsia="es-ES"/>
        </w:rPr>
        <w:t>. Una grilla rectangular, de</w:t>
      </w:r>
      <w:r w:rsidR="001309F1">
        <w:rPr>
          <w:rFonts w:ascii="Times New Roman" w:hAnsi="Times New Roman" w:cs="Times New Roman"/>
          <w:sz w:val="24"/>
          <w:szCs w:val="24"/>
          <w:lang w:eastAsia="es-ES"/>
        </w:rPr>
        <w:t xml:space="preserve"> 4x8 individuos, corresponde a un toroide de 8 círculos, cada uno de los cuales se compone de 3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w:t>
      </w:r>
      <w:r w:rsidR="00346766">
        <w:rPr>
          <w:rFonts w:ascii="Times New Roman" w:hAnsi="Times New Roman" w:cs="Times New Roman"/>
          <w:sz w:val="24"/>
          <w:szCs w:val="24"/>
          <w:lang w:eastAsia="es-ES"/>
        </w:rPr>
        <w:t xml:space="preserve"> </w:t>
      </w:r>
      <w:r w:rsidR="001309F1">
        <w:rPr>
          <w:rFonts w:ascii="Times New Roman" w:hAnsi="Times New Roman" w:cs="Times New Roman"/>
          <w:sz w:val="24"/>
          <w:szCs w:val="24"/>
          <w:lang w:eastAsia="es-ES"/>
        </w:rPr>
        <w:t xml:space="preserve">En </w:t>
      </w:r>
      <w:r w:rsidR="00346766">
        <w:rPr>
          <w:rFonts w:ascii="Times New Roman" w:hAnsi="Times New Roman" w:cs="Times New Roman"/>
          <w:sz w:val="24"/>
          <w:szCs w:val="24"/>
          <w:lang w:eastAsia="es-ES"/>
        </w:rPr>
        <w:t>general</w:t>
      </w:r>
      <w:r w:rsidR="001309F1">
        <w:rPr>
          <w:rFonts w:ascii="Times New Roman" w:hAnsi="Times New Roman" w:cs="Times New Roman"/>
          <w:sz w:val="24"/>
          <w:szCs w:val="24"/>
          <w:lang w:eastAsia="es-ES"/>
        </w:rPr>
        <w:t>,</w:t>
      </w:r>
      <w:r w:rsidR="00346766">
        <w:rPr>
          <w:rFonts w:ascii="Times New Roman" w:hAnsi="Times New Roman" w:cs="Times New Roman"/>
          <w:sz w:val="24"/>
          <w:szCs w:val="24"/>
          <w:lang w:eastAsia="es-ES"/>
        </w:rPr>
        <w:t xml:space="preserve"> a medida que </w:t>
      </w:r>
      <w:r w:rsidR="00B16BE4">
        <w:rPr>
          <w:rFonts w:ascii="Times New Roman" w:hAnsi="Times New Roman" w:cs="Times New Roman"/>
          <w:sz w:val="24"/>
          <w:szCs w:val="24"/>
          <w:lang w:eastAsia="es-ES"/>
        </w:rPr>
        <w:t xml:space="preserve">la grilla </w:t>
      </w:r>
      <w:r w:rsidR="00346766">
        <w:rPr>
          <w:rFonts w:ascii="Times New Roman" w:hAnsi="Times New Roman" w:cs="Times New Roman"/>
          <w:sz w:val="24"/>
          <w:szCs w:val="24"/>
          <w:lang w:eastAsia="es-ES"/>
        </w:rPr>
        <w:t>es más rectangular, el número de círculos aumenta, y</w:t>
      </w:r>
      <w:r w:rsidR="001309F1">
        <w:rPr>
          <w:rFonts w:ascii="Times New Roman" w:hAnsi="Times New Roman" w:cs="Times New Roman"/>
          <w:sz w:val="24"/>
          <w:szCs w:val="24"/>
          <w:lang w:eastAsia="es-ES"/>
        </w:rPr>
        <w:t xml:space="preserve"> la cantidad de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que lo compone disminuye. Finalmente, una grilla lineal, de 1x25 individuos, corresponde a un anillo de 25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w:t>
      </w:r>
    </w:p>
    <w:p w:rsidR="001309F1" w:rsidRDefault="001309F1" w:rsidP="00F80E1C">
      <w:pPr>
        <w:spacing w:after="0" w:line="360" w:lineRule="auto"/>
        <w:jc w:val="both"/>
        <w:rPr>
          <w:rFonts w:ascii="Times New Roman" w:hAnsi="Times New Roman" w:cs="Times New Roman"/>
          <w:sz w:val="24"/>
          <w:szCs w:val="24"/>
          <w:lang w:eastAsia="es-ES"/>
        </w:rPr>
      </w:pPr>
    </w:p>
    <w:tbl>
      <w:tblPr>
        <w:tblStyle w:val="Tablaconcuadrcula"/>
        <w:tblW w:w="0" w:type="auto"/>
        <w:tblInd w:w="-3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70" w:type="dxa"/>
          <w:right w:w="70" w:type="dxa"/>
        </w:tblCellMar>
        <w:tblLook w:val="04A0"/>
      </w:tblPr>
      <w:tblGrid>
        <w:gridCol w:w="909"/>
        <w:gridCol w:w="4175"/>
        <w:gridCol w:w="3598"/>
      </w:tblGrid>
      <w:tr w:rsidR="00F80E1C" w:rsidTr="001309F1">
        <w:trPr>
          <w:trHeight w:val="1960"/>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a)</w:t>
            </w:r>
          </w:p>
        </w:tc>
        <w:tc>
          <w:tcPr>
            <w:tcW w:w="4175" w:type="dxa"/>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113960" cy="1055768"/>
                  <wp:effectExtent l="19050" t="0" r="0" b="0"/>
                  <wp:docPr id="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stretch>
                            <a:fillRect/>
                          </a:stretch>
                        </pic:blipFill>
                        <pic:spPr>
                          <a:xfrm>
                            <a:off x="0" y="0"/>
                            <a:ext cx="1113960" cy="105576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10571"/>
                  <wp:effectExtent l="19050" t="0" r="8936" b="0"/>
                  <wp:docPr id="225" name="245 Imagen" descr="grilla-toroidal-5x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v2.png"/>
                          <pic:cNvPicPr/>
                        </pic:nvPicPr>
                        <pic:blipFill>
                          <a:blip r:embed="rId35" cstate="print"/>
                          <a:stretch>
                            <a:fillRect/>
                          </a:stretch>
                        </pic:blipFill>
                        <pic:spPr>
                          <a:xfrm>
                            <a:off x="0" y="0"/>
                            <a:ext cx="1381714" cy="1110571"/>
                          </a:xfrm>
                          <a:prstGeom prst="rect">
                            <a:avLst/>
                          </a:prstGeom>
                        </pic:spPr>
                      </pic:pic>
                    </a:graphicData>
                  </a:graphic>
                </wp:inline>
              </w:drawing>
            </w:r>
          </w:p>
        </w:tc>
      </w:tr>
      <w:tr w:rsidR="00F80E1C" w:rsidTr="001309F1">
        <w:trPr>
          <w:trHeight w:val="1903"/>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b)</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587808" cy="789748"/>
                  <wp:effectExtent l="19050" t="0" r="0" b="0"/>
                  <wp:docPr id="2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1587808" cy="78974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25428"/>
                  <wp:effectExtent l="19050" t="0" r="8936" b="0"/>
                  <wp:docPr id="227" name="251 Imagen" descr="grilla-toroidal-3x8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v2.png"/>
                          <pic:cNvPicPr/>
                        </pic:nvPicPr>
                        <pic:blipFill>
                          <a:blip r:embed="rId37" cstate="print"/>
                          <a:stretch>
                            <a:fillRect/>
                          </a:stretch>
                        </pic:blipFill>
                        <pic:spPr>
                          <a:xfrm>
                            <a:off x="0" y="0"/>
                            <a:ext cx="1381714" cy="1125428"/>
                          </a:xfrm>
                          <a:prstGeom prst="rect">
                            <a:avLst/>
                          </a:prstGeom>
                        </pic:spPr>
                      </pic:pic>
                    </a:graphicData>
                  </a:graphic>
                </wp:inline>
              </w:drawing>
            </w:r>
          </w:p>
        </w:tc>
      </w:tr>
      <w:tr w:rsidR="00F80E1C" w:rsidTr="001309F1">
        <w:trPr>
          <w:trHeight w:val="1961"/>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c)</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2219606" cy="673364"/>
                  <wp:effectExtent l="19050" t="0" r="9244" b="0"/>
                  <wp:docPr id="2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2219606" cy="673364"/>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40286"/>
                  <wp:effectExtent l="19050" t="0" r="8936" b="0"/>
                  <wp:docPr id="229" name="252 Imagen" descr="grilla-toroidal-2x12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v2.png"/>
                          <pic:cNvPicPr/>
                        </pic:nvPicPr>
                        <pic:blipFill>
                          <a:blip r:embed="rId39" cstate="print"/>
                          <a:stretch>
                            <a:fillRect/>
                          </a:stretch>
                        </pic:blipFill>
                        <pic:spPr>
                          <a:xfrm>
                            <a:off x="0" y="0"/>
                            <a:ext cx="1381714" cy="1140286"/>
                          </a:xfrm>
                          <a:prstGeom prst="rect">
                            <a:avLst/>
                          </a:prstGeom>
                        </pic:spPr>
                      </pic:pic>
                    </a:graphicData>
                  </a:graphic>
                </wp:inline>
              </w:drawing>
            </w:r>
          </w:p>
        </w:tc>
      </w:tr>
      <w:tr w:rsidR="00F80E1C" w:rsidTr="001309F1">
        <w:trPr>
          <w:trHeight w:val="459"/>
        </w:trPr>
        <w:tc>
          <w:tcPr>
            <w:tcW w:w="909" w:type="dxa"/>
            <w:vMerge w:val="restart"/>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d)</w:t>
            </w:r>
          </w:p>
        </w:tc>
        <w:tc>
          <w:tcPr>
            <w:tcW w:w="7773" w:type="dxa"/>
            <w:gridSpan w:val="2"/>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4106686" cy="174576"/>
                  <wp:effectExtent l="19050" t="0" r="8114" b="0"/>
                  <wp:docPr id="2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4106686" cy="174576"/>
                          </a:xfrm>
                          <a:prstGeom prst="rect">
                            <a:avLst/>
                          </a:prstGeom>
                        </pic:spPr>
                      </pic:pic>
                    </a:graphicData>
                  </a:graphic>
                </wp:inline>
              </w:drawing>
            </w:r>
          </w:p>
        </w:tc>
      </w:tr>
      <w:tr w:rsidR="00F80E1C" w:rsidTr="001309F1">
        <w:trPr>
          <w:trHeight w:val="1959"/>
        </w:trPr>
        <w:tc>
          <w:tcPr>
            <w:tcW w:w="909" w:type="dxa"/>
            <w:vMerge/>
            <w:vAlign w:val="center"/>
          </w:tcPr>
          <w:p w:rsidR="00F80E1C" w:rsidRDefault="00F80E1C" w:rsidP="001309F1">
            <w:pPr>
              <w:spacing w:line="360" w:lineRule="auto"/>
              <w:jc w:val="center"/>
              <w:rPr>
                <w:noProof/>
                <w:lang w:eastAsia="es-ES"/>
              </w:rPr>
            </w:pPr>
          </w:p>
        </w:tc>
        <w:tc>
          <w:tcPr>
            <w:tcW w:w="7773" w:type="dxa"/>
            <w:gridSpan w:val="2"/>
            <w:vAlign w:val="center"/>
          </w:tcPr>
          <w:p w:rsidR="00F80E1C" w:rsidRDefault="00F80E1C" w:rsidP="001309F1">
            <w:pPr>
              <w:keepNext/>
              <w:spacing w:line="360" w:lineRule="auto"/>
              <w:jc w:val="center"/>
              <w:rPr>
                <w:noProof/>
                <w:lang w:eastAsia="es-ES"/>
              </w:rPr>
            </w:pPr>
            <w:r>
              <w:rPr>
                <w:noProof/>
                <w:lang w:eastAsia="es-ES"/>
              </w:rPr>
              <w:drawing>
                <wp:inline distT="0" distB="0" distL="0" distR="0">
                  <wp:extent cx="1381714" cy="1151429"/>
                  <wp:effectExtent l="19050" t="0" r="8936" b="0"/>
                  <wp:docPr id="231" name="263 Imagen" descr="grilla-toroidal-1x2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v2.png"/>
                          <pic:cNvPicPr/>
                        </pic:nvPicPr>
                        <pic:blipFill>
                          <a:blip r:embed="rId41" cstate="print"/>
                          <a:stretch>
                            <a:fillRect/>
                          </a:stretch>
                        </pic:blipFill>
                        <pic:spPr>
                          <a:xfrm>
                            <a:off x="0" y="0"/>
                            <a:ext cx="1381714" cy="1151429"/>
                          </a:xfrm>
                          <a:prstGeom prst="rect">
                            <a:avLst/>
                          </a:prstGeom>
                        </pic:spPr>
                      </pic:pic>
                    </a:graphicData>
                  </a:graphic>
                </wp:inline>
              </w:drawing>
            </w:r>
          </w:p>
        </w:tc>
      </w:tr>
    </w:tbl>
    <w:p w:rsidR="001309F1" w:rsidRPr="00EE7639" w:rsidRDefault="00F80E1C" w:rsidP="00EE7639">
      <w:pPr>
        <w:pStyle w:val="Epgrafe"/>
        <w:spacing w:before="120" w:after="0"/>
        <w:jc w:val="center"/>
        <w:rPr>
          <w:rFonts w:ascii="Times New Roman" w:eastAsia="Times New Roman" w:hAnsi="Times New Roman" w:cs="Times New Roman"/>
          <w:i/>
          <w:color w:val="000000" w:themeColor="text1"/>
          <w:sz w:val="24"/>
        </w:rPr>
      </w:pPr>
      <w:bookmarkStart w:id="109" w:name="_Ref383610956"/>
      <w:r w:rsidRPr="004C42DB">
        <w:rPr>
          <w:rFonts w:ascii="Times New Roman" w:eastAsia="Times New Roman" w:hAnsi="Times New Roman" w:cs="Times New Roman"/>
          <w:b w:val="0"/>
          <w:bCs w:val="0"/>
          <w:color w:val="000000" w:themeColor="text1"/>
          <w:sz w:val="24"/>
          <w:szCs w:val="22"/>
          <w:lang w:eastAsia="es-ES"/>
        </w:rPr>
        <w:t xml:space="preserve">FIGURA </w:t>
      </w:r>
      <w:r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TYLEREF 1 \s </w:instrText>
      </w:r>
      <w:r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3</w:t>
      </w:r>
      <w:r w:rsidRPr="004C42DB">
        <w:rPr>
          <w:rFonts w:ascii="Times New Roman" w:eastAsia="Times New Roman" w:hAnsi="Times New Roman" w:cs="Times New Roman"/>
          <w:b w:val="0"/>
          <w:bCs w:val="0"/>
          <w:color w:val="000000" w:themeColor="text1"/>
          <w:sz w:val="24"/>
          <w:szCs w:val="22"/>
          <w:lang w:eastAsia="es-ES"/>
        </w:rPr>
        <w:fldChar w:fldCharType="end"/>
      </w:r>
      <w:r w:rsidRPr="004C42DB">
        <w:rPr>
          <w:rFonts w:ascii="Times New Roman" w:eastAsia="Times New Roman" w:hAnsi="Times New Roman" w:cs="Times New Roman"/>
          <w:b w:val="0"/>
          <w:bCs w:val="0"/>
          <w:color w:val="000000" w:themeColor="text1"/>
          <w:sz w:val="24"/>
          <w:szCs w:val="22"/>
          <w:lang w:eastAsia="es-ES"/>
        </w:rPr>
        <w:t>.</w:t>
      </w:r>
      <w:r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5</w:t>
      </w:r>
      <w:r w:rsidRPr="004C42DB">
        <w:rPr>
          <w:rFonts w:ascii="Times New Roman" w:eastAsia="Times New Roman" w:hAnsi="Times New Roman" w:cs="Times New Roman"/>
          <w:b w:val="0"/>
          <w:bCs w:val="0"/>
          <w:color w:val="000000" w:themeColor="text1"/>
          <w:sz w:val="24"/>
          <w:szCs w:val="22"/>
          <w:lang w:eastAsia="es-ES"/>
        </w:rPr>
        <w:fldChar w:fldCharType="end"/>
      </w:r>
      <w:bookmarkEnd w:id="109"/>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F80E1C" w:rsidRDefault="008243EB"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t xml:space="preserve">La propia definición de la población bajo un enfoque celular provee dos mecanismos que permiten una mayor influencia y control sobre 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xml:space="preserve">, estableciendo un balance entre exploración y explotación del algoritmo. Estos mecanismos son el </w:t>
      </w:r>
      <w:r w:rsidRPr="00875CCD">
        <w:rPr>
          <w:rFonts w:ascii="Times New Roman" w:eastAsia="Arial" w:hAnsi="Times New Roman" w:cs="Times New Roman"/>
          <w:i/>
          <w:color w:val="000000"/>
          <w:sz w:val="24"/>
          <w:szCs w:val="24"/>
          <w:lang w:eastAsia="es-ES"/>
        </w:rPr>
        <w:t>ratio</w:t>
      </w:r>
      <w:r>
        <w:rPr>
          <w:rFonts w:ascii="Times New Roman" w:eastAsia="Arial" w:hAnsi="Times New Roman" w:cs="Times New Roman"/>
          <w:color w:val="000000"/>
          <w:sz w:val="24"/>
          <w:szCs w:val="24"/>
          <w:lang w:eastAsia="es-ES"/>
        </w:rPr>
        <w:t xml:space="preserve"> y 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F80E1C" w:rsidRDefault="00F80E1C"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10" w:name="_Toc382494144"/>
      <w:r>
        <w:rPr>
          <w:rFonts w:eastAsia="Arial"/>
          <w:lang w:eastAsia="es-ES"/>
        </w:rPr>
        <w:t>3.2.1 Ratio</w:t>
      </w:r>
      <w:bookmarkEnd w:id="110"/>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B45C2C">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B45C2C">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B45C2C">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B45C2C">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B45C2C">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ED4F93">
              <w:rPr>
                <w:rFonts w:ascii="Times New Roman" w:hAnsi="Times New Roman" w:cs="Times New Roman"/>
                <w:w w:val="95"/>
                <w:sz w:val="24"/>
                <w:szCs w:val="24"/>
              </w:rPr>
              <w:t>(</w:t>
            </w:r>
            <w:r w:rsidR="00875CCD" w:rsidRPr="00ED4F93">
              <w:rPr>
                <w:rFonts w:ascii="Times New Roman" w:hAnsi="Times New Roman" w:cs="Times New Roman"/>
                <w:w w:val="95"/>
                <w:sz w:val="24"/>
                <w:szCs w:val="24"/>
              </w:rPr>
              <w:t>3.</w:t>
            </w:r>
            <w:r w:rsidR="007859EF" w:rsidRPr="00ED4F93">
              <w:rPr>
                <w:rFonts w:ascii="Times New Roman" w:hAnsi="Times New Roman" w:cs="Times New Roman"/>
                <w:w w:val="95"/>
                <w:sz w:val="24"/>
                <w:szCs w:val="24"/>
              </w:rPr>
              <w:t>3</w:t>
            </w:r>
            <w:r w:rsidRPr="00ED4F93">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ED4F93">
              <w:rPr>
                <w:rFonts w:ascii="Times New Roman" w:hAnsi="Times New Roman" w:cs="Times New Roman"/>
                <w:w w:val="95"/>
                <w:sz w:val="24"/>
                <w:szCs w:val="24"/>
              </w:rPr>
              <w:t>(</w:t>
            </w:r>
            <w:r w:rsidR="00875CCD" w:rsidRPr="00ED4F93">
              <w:rPr>
                <w:rFonts w:ascii="Times New Roman" w:hAnsi="Times New Roman" w:cs="Times New Roman"/>
                <w:w w:val="95"/>
                <w:sz w:val="24"/>
                <w:szCs w:val="24"/>
              </w:rPr>
              <w:t>3.</w:t>
            </w:r>
            <w:r w:rsidR="007859EF" w:rsidRPr="00ED4F93">
              <w:rPr>
                <w:rFonts w:ascii="Times New Roman" w:hAnsi="Times New Roman" w:cs="Times New Roman"/>
                <w:w w:val="95"/>
                <w:sz w:val="24"/>
                <w:szCs w:val="24"/>
              </w:rPr>
              <w:t>4</w:t>
            </w:r>
            <w:r w:rsidRPr="00ED4F93">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sidR="00C0796B">
        <w:rPr>
          <w:rFonts w:ascii="Times New Roman" w:hAnsi="Times New Roman" w:cs="Times New Roman"/>
          <w:sz w:val="24"/>
          <w:szCs w:val="24"/>
          <w:lang w:eastAsia="es-ES"/>
        </w:rPr>
        <w:t>Por ejemplo, considérese</w:t>
      </w:r>
      <w:r w:rsidR="00F844C9">
        <w:rPr>
          <w:rFonts w:ascii="Times New Roman" w:hAnsi="Times New Roman" w:cs="Times New Roman"/>
          <w:sz w:val="24"/>
          <w:szCs w:val="24"/>
          <w:lang w:eastAsia="es-ES"/>
        </w:rPr>
        <w:t xml:space="preserve">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424C0D">
        <w:rPr>
          <w:rFonts w:ascii="Times New Roman" w:hAnsi="Times New Roman" w:cs="Times New Roman"/>
          <w:sz w:val="24"/>
          <w:szCs w:val="24"/>
          <w:lang w:eastAsia="es-ES"/>
        </w:rPr>
        <w:t xml:space="preserve"> </w:t>
      </w:r>
      <w:r w:rsidR="00424C0D" w:rsidRPr="00424C0D">
        <w:rPr>
          <w:rFonts w:ascii="Times New Roman" w:hAnsi="Times New Roman" w:cs="Times New Roman"/>
          <w:i/>
          <w:sz w:val="24"/>
          <w:szCs w:val="24"/>
          <w:lang w:eastAsia="es-ES"/>
        </w:rPr>
        <w:t>L5</w:t>
      </w:r>
      <w:r w:rsidR="00424C0D">
        <w:rPr>
          <w:rFonts w:ascii="Times New Roman" w:hAnsi="Times New Roman" w:cs="Times New Roman"/>
          <w:sz w:val="24"/>
          <w:szCs w:val="24"/>
          <w:lang w:eastAsia="es-ES"/>
        </w:rPr>
        <w:t xml:space="preserve"> o</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B45C2C"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B45C2C"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6</w:t>
            </w:r>
            <w:r w:rsidR="00E37B84" w:rsidRPr="00ED4F93">
              <w:rPr>
                <w:rFonts w:ascii="Times New Roman" w:hAnsi="Times New Roman" w:cs="Times New Roman"/>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97331F">
        <w:rPr>
          <w:rFonts w:ascii="Times New Roman" w:hAnsi="Times New Roman" w:cs="Times New Roman"/>
          <w:sz w:val="24"/>
          <w:szCs w:val="24"/>
          <w:lang w:eastAsia="es-ES"/>
        </w:rPr>
        <w:t xml:space="preserve"> de 5x5 individuos. E</w:t>
      </w:r>
      <w:r w:rsidR="004C3ED8">
        <w:rPr>
          <w:rFonts w:ascii="Times New Roman" w:hAnsi="Times New Roman" w:cs="Times New Roman"/>
          <w:sz w:val="24"/>
          <w:szCs w:val="24"/>
          <w:lang w:eastAsia="es-ES"/>
        </w:rPr>
        <w:t xml:space="preserve">l cálculo de su radio se realiza de la misma forma.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4C3ED8">
        <w:rPr>
          <w:rFonts w:ascii="Times New Roman" w:eastAsiaTheme="minorEastAsia" w:hAnsi="Times New Roman" w:cs="Times New Roman"/>
          <w:sz w:val="24"/>
          <w:szCs w:val="24"/>
        </w:rPr>
        <w:t xml:space="preserve">. Para sintetizar los cálculos es útil considerar las simetrías axiales de la grilla. Con lo cual </w:t>
      </w:r>
      <w:r w:rsidR="00B175E5">
        <w:rPr>
          <w:rFonts w:ascii="Times New Roman" w:eastAsiaTheme="minorEastAsia" w:hAnsi="Times New Roman" w:cs="Times New Roman"/>
          <w:sz w:val="24"/>
          <w:szCs w:val="24"/>
        </w:rPr>
        <w:t xml:space="preserve">se amplifica por cuatro,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B45C2C"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7</w:t>
            </w:r>
            <w:r w:rsidR="004C3ED8" w:rsidRPr="00607C35">
              <w:rPr>
                <w:rFonts w:ascii="Times New Roman" w:hAnsi="Times New Roman" w:cs="Times New Roman"/>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sidR="00D27B2B">
        <w:rPr>
          <w:rFonts w:ascii="Times New Roman" w:hAnsi="Times New Roman" w:cs="Times New Roman"/>
          <w:sz w:val="24"/>
          <w:szCs w:val="24"/>
          <w:lang w:eastAsia="es-ES"/>
        </w:rPr>
        <w:t>de 3</w:t>
      </w:r>
      <w:r>
        <w:rPr>
          <w:rFonts w:ascii="Times New Roman" w:hAnsi="Times New Roman" w:cs="Times New Roman"/>
          <w:sz w:val="24"/>
          <w:szCs w:val="24"/>
          <w:lang w:eastAsia="es-ES"/>
        </w:rPr>
        <w:t xml:space="preserve">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sidR="00964D74">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Además</w:t>
      </w:r>
      <w:r w:rsidR="00964D74">
        <w:rPr>
          <w:rFonts w:ascii="Times New Roman" w:eastAsiaTheme="minorEastAsia" w:hAnsi="Times New Roman" w:cs="Times New Roman"/>
          <w:sz w:val="24"/>
          <w:szCs w:val="24"/>
        </w:rPr>
        <w:t>,</w:t>
      </w:r>
      <w:r w:rsidR="00E3508E">
        <w:rPr>
          <w:rFonts w:ascii="Times New Roman" w:eastAsiaTheme="minorEastAsia" w:hAnsi="Times New Roman" w:cs="Times New Roman"/>
          <w:sz w:val="24"/>
          <w:szCs w:val="24"/>
        </w:rPr>
        <w:t xml:space="preserve"> dada la simetría axial, se amplifica por dos,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B45C2C"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B45C2C"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8</w:t>
            </w:r>
            <w:r w:rsidR="00E37B84" w:rsidRPr="00607C35">
              <w:rPr>
                <w:rFonts w:ascii="Times New Roman" w:hAnsi="Times New Roman" w:cs="Times New Roman"/>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w:t>
      </w:r>
      <w:r w:rsidR="00C0796B">
        <w:rPr>
          <w:rFonts w:ascii="Times New Roman" w:hAnsi="Times New Roman" w:cs="Times New Roman"/>
          <w:sz w:val="24"/>
          <w:szCs w:val="24"/>
          <w:lang w:eastAsia="es-ES"/>
        </w:rPr>
        <w:t xml:space="preserve"> para la misma vecindad,</w:t>
      </w:r>
      <w:r w:rsidR="00F844C9">
        <w:rPr>
          <w:rFonts w:ascii="Times New Roman" w:hAnsi="Times New Roman" w:cs="Times New Roman"/>
          <w:sz w:val="24"/>
          <w:szCs w:val="24"/>
          <w:lang w:eastAsia="es-ES"/>
        </w:rPr>
        <w:t xml:space="preserve"> </w:t>
      </w:r>
      <w:r w:rsidR="00C0796B">
        <w:rPr>
          <w:rFonts w:ascii="Times New Roman" w:hAnsi="Times New Roman" w:cs="Times New Roman"/>
          <w:sz w:val="24"/>
          <w:szCs w:val="24"/>
          <w:lang w:eastAsia="es-ES"/>
        </w:rPr>
        <w:t>usando la ecuación 3.4 se obtienen los siguientes ratios</w:t>
      </w:r>
      <w:r w:rsidR="00F844C9">
        <w:rPr>
          <w:rFonts w:ascii="Times New Roman" w:hAnsi="Times New Roman" w:cs="Times New Roman"/>
          <w:sz w:val="24"/>
          <w:szCs w:val="24"/>
          <w:lang w:eastAsia="es-ES"/>
        </w:rPr>
        <w:t>:</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B45C2C" w:rsidP="00923CBF">
            <w:pPr>
              <w:pStyle w:val="normal0"/>
              <w:spacing w:line="36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r>
                  <w:rPr>
                    <w:rFonts w:ascii="Cambria Math" w:hAnsi="Cambria Math" w:cs="Times New Roman"/>
                    <w:sz w:val="24"/>
                    <w:szCs w:val="24"/>
                  </w:rPr>
                  <m:t xml:space="preserve">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9</w:t>
            </w:r>
            <w:r w:rsidR="00E37B84" w:rsidRPr="00607C35">
              <w:rPr>
                <w:rFonts w:ascii="Times New Roman" w:hAnsi="Times New Roman" w:cs="Times New Roman"/>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A365C1" w:rsidRDefault="002F5836"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Como se </w:t>
      </w:r>
      <w:r w:rsidR="00C0796B">
        <w:rPr>
          <w:rFonts w:ascii="Times New Roman" w:hAnsi="Times New Roman" w:cs="Times New Roman"/>
          <w:sz w:val="24"/>
          <w:szCs w:val="24"/>
          <w:lang w:eastAsia="es-ES"/>
        </w:rPr>
        <w:t>evidencia en las ecuaciones 3.9</w:t>
      </w:r>
      <w:r>
        <w:rPr>
          <w:rFonts w:ascii="Times New Roman" w:hAnsi="Times New Roman" w:cs="Times New Roman"/>
          <w:sz w:val="24"/>
          <w:szCs w:val="24"/>
          <w:lang w:eastAsia="es-ES"/>
        </w:rPr>
        <w:t>, para la misma vecindad, una grilla rectangular produce un menor ratio que u</w:t>
      </w:r>
      <w:r w:rsidR="00C0796B">
        <w:rPr>
          <w:rFonts w:ascii="Times New Roman" w:hAnsi="Times New Roman" w:cs="Times New Roman"/>
          <w:sz w:val="24"/>
          <w:szCs w:val="24"/>
          <w:lang w:eastAsia="es-ES"/>
        </w:rPr>
        <w:t>na grilla cuadrada</w:t>
      </w:r>
      <w:r w:rsidR="00607C35">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607C35">
        <w:rPr>
          <w:rFonts w:ascii="Times New Roman" w:hAnsi="Times New Roman" w:cs="Times New Roman"/>
          <w:sz w:val="24"/>
          <w:szCs w:val="24"/>
          <w:lang w:eastAsia="es-ES"/>
        </w:rPr>
        <w:t xml:space="preserve">ya que existe una menor dispersión de los puntos relativa a una distribución cuadrada que a una rectangular. </w:t>
      </w:r>
    </w:p>
    <w:p w:rsidR="00A365C1" w:rsidRDefault="00A365C1" w:rsidP="00A365C1">
      <w:pPr>
        <w:spacing w:after="0" w:line="360" w:lineRule="auto"/>
        <w:jc w:val="both"/>
        <w:rPr>
          <w:rFonts w:ascii="Times New Roman" w:eastAsiaTheme="minorEastAsia" w:hAnsi="Times New Roman" w:cs="Times New Roman"/>
          <w:sz w:val="24"/>
          <w:szCs w:val="24"/>
        </w:rPr>
      </w:pPr>
    </w:p>
    <w:p w:rsidR="002F3303" w:rsidRDefault="002F3303" w:rsidP="00A365C1">
      <w:pPr>
        <w:spacing w:after="0" w:line="360" w:lineRule="auto"/>
        <w:jc w:val="both"/>
        <w:rPr>
          <w:rFonts w:ascii="Times New Roman" w:eastAsiaTheme="minorEastAsia" w:hAnsi="Times New Roman" w:cs="Times New Roman"/>
          <w:sz w:val="24"/>
          <w:szCs w:val="24"/>
        </w:rPr>
      </w:pPr>
    </w:p>
    <w:p w:rsidR="002F3303" w:rsidRPr="00203449" w:rsidRDefault="002F3303" w:rsidP="00A365C1">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 xml:space="preserve">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 </w:t>
      </w:r>
      <w:r>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Pr>
          <w:rFonts w:ascii="Times New Roman" w:hAnsi="Times New Roman" w:cs="Times New Roman"/>
          <w:sz w:val="24"/>
          <w:szCs w:val="24"/>
          <w:lang w:eastAsia="es-ES"/>
        </w:rPr>
        <w:fldChar w:fldCharType="separate"/>
      </w:r>
      <w:r w:rsidRPr="006901B4">
        <w:rPr>
          <w:rFonts w:ascii="Times New Roman" w:hAnsi="Times New Roman" w:cs="Times New Roman"/>
          <w:sz w:val="24"/>
        </w:rPr>
        <w:t>(Alba</w:t>
      </w:r>
      <w:r>
        <w:rPr>
          <w:rFonts w:ascii="Times New Roman" w:hAnsi="Times New Roman" w:cs="Times New Roman"/>
          <w:sz w:val="24"/>
        </w:rPr>
        <w:t xml:space="preserve"> y </w:t>
      </w:r>
      <w:proofErr w:type="spellStart"/>
      <w:r w:rsidRPr="006901B4">
        <w:rPr>
          <w:rFonts w:ascii="Times New Roman" w:hAnsi="Times New Roman" w:cs="Times New Roman"/>
          <w:sz w:val="24"/>
        </w:rPr>
        <w:t>Dorronsoro</w:t>
      </w:r>
      <w:proofErr w:type="spellEnd"/>
      <w:r w:rsidRPr="006901B4">
        <w:rPr>
          <w:rFonts w:ascii="Times New Roman" w:hAnsi="Times New Roman" w:cs="Times New Roman"/>
          <w:sz w:val="24"/>
        </w:rPr>
        <w:t>, 2008)</w:t>
      </w:r>
      <w:r>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a difusión de buenos individuos</w:t>
      </w:r>
      <w:r w:rsidRPr="003C7DFE">
        <w:rPr>
          <w:rFonts w:ascii="Times New Roman" w:hAnsi="Times New Roman" w:cs="Times New Roman"/>
          <w:sz w:val="24"/>
          <w:szCs w:val="24"/>
          <w:lang w:eastAsia="es-ES"/>
        </w:rPr>
        <w:t xml:space="preserve"> inducida por la presión de selección</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Para </w:t>
      </w:r>
      <w:r w:rsidR="002B135E">
        <w:rPr>
          <w:rFonts w:ascii="Times New Roman" w:hAnsi="Times New Roman" w:cs="Times New Roman"/>
          <w:sz w:val="24"/>
          <w:szCs w:val="24"/>
          <w:lang w:eastAsia="es-ES"/>
        </w:rPr>
        <w:t>explicar</w:t>
      </w:r>
      <w:r w:rsidR="00A365C1">
        <w:rPr>
          <w:rFonts w:ascii="Times New Roman" w:hAnsi="Times New Roman" w:cs="Times New Roman"/>
          <w:sz w:val="24"/>
          <w:szCs w:val="24"/>
          <w:lang w:eastAsia="es-ES"/>
        </w:rPr>
        <w:t xml:space="preserve"> este concepto</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puede </w:t>
      </w:r>
      <w:r w:rsidR="002B135E">
        <w:rPr>
          <w:rFonts w:ascii="Times New Roman" w:hAnsi="Times New Roman" w:cs="Times New Roman"/>
          <w:sz w:val="24"/>
          <w:szCs w:val="24"/>
          <w:lang w:eastAsia="es-ES"/>
        </w:rPr>
        <w:t>es</w:t>
      </w:r>
      <w:r w:rsidR="00A365C1">
        <w:rPr>
          <w:rFonts w:ascii="Times New Roman" w:hAnsi="Times New Roman" w:cs="Times New Roman"/>
          <w:sz w:val="24"/>
          <w:szCs w:val="24"/>
          <w:lang w:eastAsia="es-ES"/>
        </w:rPr>
        <w:t xml:space="preserve"> útil la figura</w:t>
      </w:r>
      <w:r w:rsidR="00F80E1C">
        <w:rPr>
          <w:rFonts w:ascii="Times New Roman" w:hAnsi="Times New Roman" w:cs="Times New Roman"/>
          <w:sz w:val="24"/>
          <w:szCs w:val="24"/>
          <w:lang w:eastAsia="es-ES"/>
        </w:rPr>
        <w:t xml:space="preserve"> </w:t>
      </w:r>
      <w:r w:rsidR="00A365C1">
        <w:rPr>
          <w:rFonts w:ascii="Times New Roman" w:hAnsi="Times New Roman" w:cs="Times New Roman"/>
          <w:sz w:val="24"/>
          <w:szCs w:val="24"/>
          <w:lang w:eastAsia="es-ES"/>
        </w:rPr>
        <w:t>3.4</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w:t>
      </w:r>
      <w:r w:rsidR="002B135E">
        <w:rPr>
          <w:rFonts w:ascii="Times New Roman" w:hAnsi="Times New Roman" w:cs="Times New Roman"/>
          <w:sz w:val="24"/>
          <w:szCs w:val="24"/>
          <w:lang w:eastAsia="es-ES"/>
        </w:rPr>
        <w:t>donde s</w:t>
      </w:r>
      <w:r w:rsidR="00A365C1">
        <w:rPr>
          <w:rFonts w:ascii="Times New Roman" w:hAnsi="Times New Roman" w:cs="Times New Roman"/>
          <w:sz w:val="24"/>
          <w:szCs w:val="24"/>
          <w:lang w:eastAsia="es-ES"/>
        </w:rPr>
        <w:t xml:space="preserve">e observa cómo en una grilla de 5x5, un </w:t>
      </w:r>
      <w:r w:rsidR="00391BB9">
        <w:rPr>
          <w:rFonts w:ascii="Times New Roman" w:hAnsi="Times New Roman" w:cs="Times New Roman"/>
          <w:sz w:val="24"/>
          <w:szCs w:val="24"/>
          <w:lang w:eastAsia="es-ES"/>
        </w:rPr>
        <w:t xml:space="preserve">buen </w:t>
      </w:r>
      <w:r w:rsidR="00A365C1">
        <w:rPr>
          <w:rFonts w:ascii="Times New Roman" w:hAnsi="Times New Roman" w:cs="Times New Roman"/>
          <w:sz w:val="24"/>
          <w:szCs w:val="24"/>
          <w:lang w:eastAsia="es-ES"/>
        </w:rPr>
        <w:t>individuo tiene mayor libertad para esparcir su material genético</w:t>
      </w:r>
      <w:r w:rsidR="00BC4AD7">
        <w:rPr>
          <w:rFonts w:ascii="Times New Roman" w:hAnsi="Times New Roman" w:cs="Times New Roman"/>
          <w:sz w:val="24"/>
          <w:szCs w:val="24"/>
          <w:lang w:eastAsia="es-ES"/>
        </w:rPr>
        <w:t xml:space="preserve"> </w:t>
      </w:r>
      <w:r w:rsidR="002B135E">
        <w:rPr>
          <w:rFonts w:ascii="Times New Roman" w:hAnsi="Times New Roman" w:cs="Times New Roman"/>
          <w:sz w:val="24"/>
          <w:szCs w:val="24"/>
          <w:lang w:eastAsia="es-ES"/>
        </w:rPr>
        <w:t xml:space="preserve">por la selección dentro de la vecindad. A medida que el radio comienza a decaer,  </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776F10">
        <w:rPr>
          <w:rFonts w:ascii="Times New Roman" w:hAnsi="Times New Roman" w:cs="Times New Roman"/>
          <w:sz w:val="24"/>
          <w:szCs w:val="24"/>
          <w:lang w:eastAsia="es-ES"/>
        </w:rPr>
        <w:t xml:space="preserve"> los individuos dentro de  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Promoviendo aún más</w:t>
      </w:r>
      <w:r w:rsidR="00DC0836">
        <w:rPr>
          <w:rFonts w:ascii="Times New Roman" w:hAnsi="Times New Roman" w:cs="Times New Roman"/>
          <w:sz w:val="24"/>
          <w:szCs w:val="24"/>
          <w:lang w:eastAsia="es-ES"/>
        </w:rPr>
        <w:t xml:space="preserve"> la exploración del algoritmo.</w:t>
      </w:r>
      <w:r w:rsidR="006F3BD2">
        <w:rPr>
          <w:rFonts w:ascii="Times New Roman" w:hAnsi="Times New Roman" w:cs="Times New Roman"/>
          <w:sz w:val="24"/>
          <w:szCs w:val="24"/>
          <w:lang w:eastAsia="es-ES"/>
        </w:rPr>
        <w:t xml:space="preserve"> </w:t>
      </w:r>
    </w:p>
    <w:p w:rsidR="002F5836"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B45C2C">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B45C2C">
        <w:rPr>
          <w:rFonts w:ascii="Times New Roman" w:hAnsi="Times New Roman" w:cs="Times New Roman"/>
          <w:sz w:val="24"/>
          <w:szCs w:val="24"/>
          <w:lang w:eastAsia="es-ES"/>
        </w:rPr>
      </w:r>
      <w:r w:rsidR="00B45C2C">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B45C2C">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p>
    <w:p w:rsidR="002F5836" w:rsidRDefault="002F5836" w:rsidP="002F5836">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E94331" w:rsidRDefault="00D85932" w:rsidP="00374472">
      <w:pPr>
        <w:spacing w:after="0" w:line="360" w:lineRule="auto"/>
        <w:jc w:val="both"/>
        <w:rPr>
          <w:rFonts w:ascii="Times New Roman" w:hAnsi="Times New Roman" w:cs="Times New Roman"/>
          <w:sz w:val="24"/>
          <w:szCs w:val="24"/>
          <w:lang w:eastAsia="es-ES"/>
        </w:rPr>
      </w:pPr>
      <w:r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lastRenderedPageBreak/>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42"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1" w:name="_Ref379051192"/>
      <w:r w:rsidRPr="006556DC">
        <w:rPr>
          <w:rFonts w:ascii="Times New Roman" w:hAnsi="Times New Roman" w:cs="Times New Roman"/>
          <w:sz w:val="24"/>
          <w:szCs w:val="24"/>
          <w:lang w:eastAsia="es-ES"/>
        </w:rPr>
        <w:t xml:space="preserve">FIGURA </w:t>
      </w:r>
      <w:r w:rsidR="00B45C2C">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TYLEREF 1 \s </w:instrText>
      </w:r>
      <w:r w:rsidR="00B45C2C">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3</w:t>
      </w:r>
      <w:r w:rsidR="00B45C2C">
        <w:rPr>
          <w:rFonts w:ascii="Times New Roman" w:hAnsi="Times New Roman" w:cs="Times New Roman"/>
          <w:sz w:val="24"/>
          <w:szCs w:val="24"/>
          <w:lang w:eastAsia="es-ES"/>
        </w:rPr>
        <w:fldChar w:fldCharType="end"/>
      </w:r>
      <w:r w:rsidR="004C42DB">
        <w:rPr>
          <w:rFonts w:ascii="Times New Roman" w:hAnsi="Times New Roman" w:cs="Times New Roman"/>
          <w:sz w:val="24"/>
          <w:szCs w:val="24"/>
          <w:lang w:eastAsia="es-ES"/>
        </w:rPr>
        <w:t>.</w:t>
      </w:r>
      <w:r w:rsidR="00B45C2C">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EQ Figura \* ARABIC \s 1 </w:instrText>
      </w:r>
      <w:r w:rsidR="00B45C2C">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6</w:t>
      </w:r>
      <w:r w:rsidR="00B45C2C">
        <w:rPr>
          <w:rFonts w:ascii="Times New Roman" w:hAnsi="Times New Roman" w:cs="Times New Roman"/>
          <w:sz w:val="24"/>
          <w:szCs w:val="24"/>
          <w:lang w:eastAsia="es-ES"/>
        </w:rPr>
        <w:fldChar w:fldCharType="end"/>
      </w:r>
      <w:bookmarkEnd w:id="111"/>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r w:rsidR="00576C97">
        <w:rPr>
          <w:rFonts w:ascii="Times New Roman" w:eastAsia="Times New Roman" w:hAnsi="Times New Roman" w:cs="Times New Roman"/>
          <w:i/>
          <w:color w:val="000000" w:themeColor="text1"/>
          <w:sz w:val="24"/>
        </w:rPr>
        <w:t xml:space="preserve"> </w:t>
      </w:r>
      <w:r w:rsidR="00B45C2C">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B45C2C">
        <w:rPr>
          <w:rFonts w:ascii="Times New Roman" w:eastAsia="Times New Roman" w:hAnsi="Times New Roman" w:cs="Times New Roman"/>
          <w:i/>
          <w:color w:val="000000" w:themeColor="text1"/>
          <w:sz w:val="24"/>
        </w:rPr>
        <w:fldChar w:fldCharType="end"/>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B45C2C">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B45C2C">
        <w:rPr>
          <w:rFonts w:ascii="Times New Roman" w:hAnsi="Times New Roman" w:cs="Times New Roman"/>
          <w:sz w:val="24"/>
          <w:szCs w:val="24"/>
          <w:lang w:eastAsia="es-ES"/>
        </w:rPr>
      </w:r>
      <w:r w:rsidR="00B45C2C">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B45C2C">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3"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2" w:name="_Ref378983589"/>
      <w:r w:rsidRPr="00C541D4">
        <w:rPr>
          <w:rFonts w:ascii="Times New Roman" w:eastAsia="Times New Roman" w:hAnsi="Times New Roman" w:cs="Times New Roman"/>
          <w:color w:val="000000" w:themeColor="text1"/>
          <w:sz w:val="24"/>
        </w:rPr>
        <w:t xml:space="preserve">FIGURA </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45C2C">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7</w:t>
      </w:r>
      <w:r w:rsidR="00B45C2C">
        <w:rPr>
          <w:rFonts w:ascii="Times New Roman" w:eastAsia="Times New Roman" w:hAnsi="Times New Roman" w:cs="Times New Roman"/>
          <w:color w:val="000000" w:themeColor="text1"/>
          <w:sz w:val="24"/>
        </w:rPr>
        <w:fldChar w:fldCharType="end"/>
      </w:r>
      <w:bookmarkEnd w:id="112"/>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r w:rsidR="00576C97">
        <w:rPr>
          <w:rFonts w:ascii="Times New Roman" w:eastAsia="Times New Roman" w:hAnsi="Times New Roman" w:cs="Times New Roman"/>
          <w:i/>
          <w:color w:val="000000" w:themeColor="text1"/>
          <w:sz w:val="24"/>
        </w:rPr>
        <w:t xml:space="preserve"> </w:t>
      </w:r>
      <w:r w:rsidR="00B45C2C">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B45C2C">
        <w:rPr>
          <w:rFonts w:ascii="Times New Roman" w:eastAsia="Times New Roman" w:hAnsi="Times New Roman" w:cs="Times New Roman"/>
          <w:i/>
          <w:color w:val="000000" w:themeColor="text1"/>
          <w:sz w:val="24"/>
        </w:rPr>
        <w:fldChar w:fldCharType="end"/>
      </w:r>
    </w:p>
    <w:p w:rsidR="006F1F29" w:rsidRDefault="006F1F29" w:rsidP="00D85932">
      <w:pPr>
        <w:spacing w:after="0"/>
        <w:rPr>
          <w:lang w:eastAsia="es-ES"/>
        </w:rPr>
      </w:pPr>
    </w:p>
    <w:p w:rsidR="00537ADA" w:rsidRPr="00537ADA" w:rsidRDefault="00537ADA" w:rsidP="00D85932">
      <w:pPr>
        <w:pStyle w:val="Ttulo3"/>
        <w:spacing w:before="0"/>
        <w:rPr>
          <w:lang w:eastAsia="es-ES"/>
        </w:rPr>
      </w:pPr>
    </w:p>
    <w:p w:rsidR="00315CCC" w:rsidRPr="00315CCC" w:rsidRDefault="00315CCC" w:rsidP="00D85932">
      <w:pPr>
        <w:pStyle w:val="Ttulo3"/>
        <w:spacing w:before="0"/>
        <w:rPr>
          <w:lang w:eastAsia="es-ES"/>
        </w:rPr>
      </w:pPr>
      <w:bookmarkStart w:id="113" w:name="_Toc382494145"/>
      <w:r>
        <w:rPr>
          <w:lang w:eastAsia="es-ES"/>
        </w:rPr>
        <w:t>3.2.2 Política de actualización</w:t>
      </w:r>
      <w:bookmarkEnd w:id="113"/>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B45C2C">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B45C2C">
        <w:rPr>
          <w:rFonts w:ascii="Times New Roman" w:hAnsi="Times New Roman" w:cs="Times New Roman"/>
          <w:sz w:val="24"/>
          <w:szCs w:val="24"/>
          <w:lang w:eastAsia="es-ES"/>
        </w:rPr>
      </w:r>
      <w:r w:rsidR="00B45C2C">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B45C2C">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lastRenderedPageBreak/>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4"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4" w:name="_Ref378985090"/>
      <w:r w:rsidRPr="000F30AE">
        <w:rPr>
          <w:rFonts w:ascii="Times New Roman" w:eastAsia="Times New Roman" w:hAnsi="Times New Roman" w:cs="Times New Roman"/>
          <w:color w:val="000000" w:themeColor="text1"/>
          <w:sz w:val="24"/>
        </w:rPr>
        <w:t xml:space="preserve">FIGURA </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45C2C">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B45C2C">
        <w:rPr>
          <w:rFonts w:ascii="Times New Roman" w:eastAsia="Times New Roman" w:hAnsi="Times New Roman" w:cs="Times New Roman"/>
          <w:color w:val="000000" w:themeColor="text1"/>
          <w:sz w:val="24"/>
        </w:rPr>
        <w:fldChar w:fldCharType="end"/>
      </w:r>
      <w:bookmarkEnd w:id="114"/>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r w:rsidR="00576C97">
        <w:rPr>
          <w:rFonts w:ascii="Times New Roman" w:eastAsia="Times New Roman" w:hAnsi="Times New Roman" w:cs="Times New Roman"/>
          <w:i/>
          <w:color w:val="000000" w:themeColor="text1"/>
          <w:sz w:val="24"/>
        </w:rPr>
        <w:t xml:space="preserve"> </w:t>
      </w:r>
      <w:r w:rsidR="00B45C2C">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B45C2C">
        <w:rPr>
          <w:rFonts w:ascii="Times New Roman" w:eastAsia="Times New Roman" w:hAnsi="Times New Roman" w:cs="Times New Roman"/>
          <w:i/>
          <w:color w:val="000000" w:themeColor="text1"/>
          <w:sz w:val="24"/>
        </w:rPr>
        <w:fldChar w:fldCharType="end"/>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Pr>
          <w:rFonts w:ascii="Times New Roman" w:hAnsi="Times New Roman" w:cs="Times New Roman"/>
          <w:sz w:val="24"/>
          <w:szCs w:val="24"/>
          <w:lang w:eastAsia="es-ES"/>
        </w:rPr>
        <w:t>. En contraste, en las políticas asíncronas, los individuos son act</w:t>
      </w:r>
      <w:r w:rsidR="002F5836">
        <w:rPr>
          <w:rFonts w:ascii="Times New Roman" w:hAnsi="Times New Roman" w:cs="Times New Roman"/>
          <w:sz w:val="24"/>
          <w:szCs w:val="24"/>
          <w:lang w:eastAsia="es-ES"/>
        </w:rPr>
        <w:t>ualizados secuencialmente</w:t>
      </w:r>
      <w:r>
        <w:rPr>
          <w:rFonts w:ascii="Times New Roman" w:hAnsi="Times New Roman" w:cs="Times New Roman"/>
          <w:sz w:val="24"/>
          <w:szCs w:val="24"/>
          <w:lang w:eastAsia="es-ES"/>
        </w:rPr>
        <w:t xml:space="preserve">.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98710C" w:rsidRDefault="0098710C" w:rsidP="0098710C">
      <w:pPr>
        <w:keepNext/>
        <w:jc w:val="center"/>
      </w:pPr>
      <w:r w:rsidRPr="00BC6F88">
        <w:rPr>
          <w:noProof/>
          <w:lang w:eastAsia="es-ES"/>
        </w:rPr>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5"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45C2C">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9</w:t>
      </w:r>
      <w:r w:rsidR="00B45C2C">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r w:rsidR="00576C97">
        <w:rPr>
          <w:rFonts w:ascii="Times New Roman" w:eastAsia="Times New Roman" w:hAnsi="Times New Roman" w:cs="Times New Roman"/>
          <w:i/>
          <w:color w:val="000000" w:themeColor="text1"/>
          <w:sz w:val="24"/>
        </w:rPr>
        <w:t xml:space="preserve"> </w:t>
      </w:r>
      <w:r w:rsidR="00B45C2C">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B45C2C">
        <w:rPr>
          <w:rFonts w:ascii="Times New Roman" w:eastAsia="Times New Roman" w:hAnsi="Times New Roman" w:cs="Times New Roman"/>
          <w:i/>
          <w:color w:val="000000" w:themeColor="text1"/>
          <w:sz w:val="24"/>
        </w:rPr>
        <w:fldChar w:fldCharType="end"/>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w:t>
      </w:r>
      <w:r w:rsidR="0098710C">
        <w:rPr>
          <w:rFonts w:ascii="Times New Roman" w:hAnsi="Times New Roman" w:cs="Times New Roman"/>
          <w:sz w:val="24"/>
          <w:szCs w:val="24"/>
          <w:lang w:eastAsia="es-ES"/>
        </w:rPr>
        <w:lastRenderedPageBreak/>
        <w:t>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5"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B45C2C">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0</w:t>
      </w:r>
      <w:r w:rsidR="00B45C2C">
        <w:rPr>
          <w:rFonts w:ascii="Times New Roman" w:eastAsia="Times New Roman" w:hAnsi="Times New Roman" w:cs="Times New Roman"/>
          <w:color w:val="000000" w:themeColor="text1"/>
          <w:sz w:val="24"/>
        </w:rPr>
        <w:fldChar w:fldCharType="end"/>
      </w:r>
      <w:bookmarkEnd w:id="115"/>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r w:rsidR="00576C97">
        <w:rPr>
          <w:rFonts w:ascii="Times New Roman" w:eastAsia="Times New Roman" w:hAnsi="Times New Roman" w:cs="Times New Roman"/>
          <w:i/>
          <w:color w:val="000000" w:themeColor="text1"/>
          <w:sz w:val="24"/>
        </w:rPr>
        <w:t xml:space="preserve"> </w:t>
      </w:r>
      <w:r w:rsidR="00B45C2C">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B45C2C">
        <w:rPr>
          <w:rFonts w:ascii="Times New Roman" w:eastAsia="Times New Roman" w:hAnsi="Times New Roman" w:cs="Times New Roman"/>
          <w:i/>
          <w:color w:val="000000" w:themeColor="text1"/>
          <w:sz w:val="24"/>
        </w:rPr>
        <w:fldChar w:fldCharType="end"/>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B45C2C">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 xml:space="preserve">ejercida por una selección por </w:t>
      </w:r>
      <w:r w:rsidR="006556DC">
        <w:rPr>
          <w:rFonts w:ascii="Times New Roman" w:hAnsi="Times New Roman" w:cs="Times New Roman"/>
          <w:sz w:val="24"/>
          <w:szCs w:val="24"/>
        </w:rPr>
        <w:lastRenderedPageBreak/>
        <w:t>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932300" w:rsidRPr="00BA29BB" w:rsidRDefault="00D669EF" w:rsidP="00DF6D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0535A2" w:rsidRDefault="000535A2" w:rsidP="000535A2">
      <w:pPr>
        <w:pStyle w:val="Ttulo1"/>
      </w:pPr>
      <w:bookmarkStart w:id="116" w:name="_Toc382494146"/>
      <w:r>
        <w:t>MATERIALES Y MÉTODOS</w:t>
      </w:r>
      <w:bookmarkEnd w:id="116"/>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7" w:name="_Toc382494147"/>
      <w:r>
        <w:t>4.1</w:t>
      </w:r>
      <w:r w:rsidR="00896B1D">
        <w:tab/>
      </w:r>
      <w:proofErr w:type="spellStart"/>
      <w:r w:rsidR="00E80DE9">
        <w:t>Modelamiento</w:t>
      </w:r>
      <w:proofErr w:type="spellEnd"/>
      <w:r w:rsidR="00E80DE9">
        <w:t xml:space="preserve"> del problema</w:t>
      </w:r>
      <w:bookmarkEnd w:id="117"/>
    </w:p>
    <w:p w:rsidR="001F5C7F" w:rsidRDefault="001F5C7F" w:rsidP="00B53390">
      <w:pPr>
        <w:spacing w:after="0" w:line="360" w:lineRule="auto"/>
      </w:pPr>
    </w:p>
    <w:p w:rsidR="001F5C7F" w:rsidRDefault="00D964D2" w:rsidP="00B53390">
      <w:pPr>
        <w:pStyle w:val="Ttulo3"/>
        <w:spacing w:before="0" w:line="360" w:lineRule="auto"/>
      </w:pPr>
      <w:bookmarkStart w:id="118" w:name="_Toc382494148"/>
      <w:r>
        <w:t>4.1</w:t>
      </w:r>
      <w:r w:rsidR="00581879">
        <w:t>.1</w:t>
      </w:r>
      <w:r w:rsidR="00C10E86">
        <w:tab/>
      </w:r>
      <w:r w:rsidR="00745388">
        <w:t>Genotipo-fenotipo</w:t>
      </w:r>
      <w:bookmarkEnd w:id="118"/>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B45C2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B45C2C">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lastRenderedPageBreak/>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7" cstate="print">
                      <a:grayscl/>
                    </a:blip>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19" w:name="_Ref376482947"/>
      <w:r w:rsidRPr="00471D23">
        <w:rPr>
          <w:rFonts w:ascii="Times New Roman" w:hAnsi="Times New Roman" w:cs="Times New Roman"/>
          <w:sz w:val="24"/>
          <w:szCs w:val="24"/>
        </w:rPr>
        <w:t xml:space="preserve">FIGURA </w:t>
      </w:r>
      <w:r w:rsidR="00B45C2C">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B45C2C">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B45C2C">
        <w:rPr>
          <w:rFonts w:ascii="Times New Roman" w:hAnsi="Times New Roman" w:cs="Times New Roman"/>
          <w:sz w:val="24"/>
          <w:szCs w:val="24"/>
        </w:rPr>
        <w:fldChar w:fldCharType="end"/>
      </w:r>
      <w:r w:rsidR="004C42DB">
        <w:rPr>
          <w:rFonts w:ascii="Times New Roman" w:hAnsi="Times New Roman" w:cs="Times New Roman"/>
          <w:sz w:val="24"/>
          <w:szCs w:val="24"/>
        </w:rPr>
        <w:t>.</w:t>
      </w:r>
      <w:r w:rsidR="00B45C2C">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B45C2C">
        <w:rPr>
          <w:rFonts w:ascii="Times New Roman" w:hAnsi="Times New Roman" w:cs="Times New Roman"/>
          <w:sz w:val="24"/>
          <w:szCs w:val="24"/>
        </w:rPr>
        <w:fldChar w:fldCharType="separate"/>
      </w:r>
      <w:r w:rsidR="004C42DB">
        <w:rPr>
          <w:rFonts w:ascii="Times New Roman" w:hAnsi="Times New Roman" w:cs="Times New Roman"/>
          <w:noProof/>
          <w:sz w:val="24"/>
          <w:szCs w:val="24"/>
        </w:rPr>
        <w:t>1</w:t>
      </w:r>
      <w:r w:rsidR="00B45C2C">
        <w:rPr>
          <w:rFonts w:ascii="Times New Roman" w:hAnsi="Times New Roman" w:cs="Times New Roman"/>
          <w:sz w:val="24"/>
          <w:szCs w:val="24"/>
        </w:rPr>
        <w:fldChar w:fldCharType="end"/>
      </w:r>
      <w:bookmarkEnd w:id="119"/>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B45C2C">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B45C2C">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0" w:name="_Toc382494149"/>
      <w:r>
        <w:t>4</w:t>
      </w:r>
      <w:r w:rsidR="00581879">
        <w:t>.</w:t>
      </w:r>
      <w:r>
        <w:t>1</w:t>
      </w:r>
      <w:r w:rsidR="001F5C7F">
        <w:t>.</w:t>
      </w:r>
      <w:r w:rsidR="00581879">
        <w:t xml:space="preserve">2 </w:t>
      </w:r>
      <w:r w:rsidR="001F5C7F">
        <w:t xml:space="preserve"> Representación</w:t>
      </w:r>
      <w:bookmarkEnd w:id="120"/>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B45C2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utiliza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xml:space="preserve">. Para </w:t>
      </w:r>
      <w:r w:rsidR="001F5C7F" w:rsidRPr="00581879">
        <w:rPr>
          <w:rFonts w:ascii="Times New Roman" w:hAnsi="Times New Roman" w:cs="Times New Roman"/>
          <w:sz w:val="24"/>
          <w:szCs w:val="24"/>
        </w:rPr>
        <w:lastRenderedPageBreak/>
        <w:t>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w:t>
      </w:r>
      <w:r w:rsidR="002F5836">
        <w:rPr>
          <w:rFonts w:ascii="Times New Roman" w:hAnsi="Times New Roman" w:cs="Times New Roman"/>
          <w:sz w:val="24"/>
          <w:szCs w:val="24"/>
        </w:rPr>
        <w:t>enes de presencia</w:t>
      </w:r>
      <w:r w:rsidR="00997291">
        <w:rPr>
          <w:rFonts w:ascii="Times New Roman" w:hAnsi="Times New Roman" w:cs="Times New Roman"/>
          <w:sz w:val="24"/>
          <w:szCs w:val="24"/>
        </w:rPr>
        <w:t>,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sidR="002F5836">
        <w:rPr>
          <w:rFonts w:ascii="Times New Roman" w:hAnsi="Times New Roman" w:cs="Times New Roman"/>
          <w:sz w:val="24"/>
          <w:szCs w:val="24"/>
        </w:rPr>
        <w:t xml:space="preserve"> se desprende</w:t>
      </w:r>
      <w:r>
        <w:rPr>
          <w:rFonts w:ascii="Times New Roman" w:hAnsi="Times New Roman" w:cs="Times New Roman"/>
          <w:sz w:val="24"/>
          <w:szCs w:val="24"/>
        </w:rPr>
        <w:t xml:space="preserve"> que la cantidad de genes de presencia</w:t>
      </w:r>
      <w:r w:rsidR="00964D74">
        <w:rPr>
          <w:rFonts w:ascii="Times New Roman" w:hAnsi="Times New Roman" w:cs="Times New Roman"/>
          <w:sz w:val="24"/>
          <w:szCs w:val="24"/>
        </w:rPr>
        <w:t>,</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B45C2C">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B45C2C">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B45C2C">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B45C2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8" cstate="print">
                            <a:grayscl/>
                          </a:blip>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1" w:name="_Ref376483418"/>
            <w:r>
              <w:rPr>
                <w:rFonts w:ascii="Times New Roman" w:hAnsi="Times New Roman" w:cs="Times New Roman"/>
                <w:sz w:val="24"/>
                <w:szCs w:val="24"/>
              </w:rPr>
              <w:t xml:space="preserve">FIGURA </w:t>
            </w:r>
            <w:r w:rsidR="00B45C2C">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B45C2C">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B45C2C">
              <w:rPr>
                <w:rFonts w:ascii="Times New Roman" w:hAnsi="Times New Roman" w:cs="Times New Roman"/>
                <w:sz w:val="24"/>
                <w:szCs w:val="24"/>
              </w:rPr>
              <w:fldChar w:fldCharType="end"/>
            </w:r>
            <w:r w:rsidR="004C42DB">
              <w:rPr>
                <w:rFonts w:ascii="Times New Roman" w:hAnsi="Times New Roman" w:cs="Times New Roman"/>
                <w:sz w:val="24"/>
                <w:szCs w:val="24"/>
              </w:rPr>
              <w:t>.</w:t>
            </w:r>
            <w:r w:rsidR="00B45C2C">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B45C2C">
              <w:rPr>
                <w:rFonts w:ascii="Times New Roman" w:hAnsi="Times New Roman" w:cs="Times New Roman"/>
                <w:sz w:val="24"/>
                <w:szCs w:val="24"/>
              </w:rPr>
              <w:fldChar w:fldCharType="separate"/>
            </w:r>
            <w:r w:rsidR="004C42DB">
              <w:rPr>
                <w:rFonts w:ascii="Times New Roman" w:hAnsi="Times New Roman" w:cs="Times New Roman"/>
                <w:noProof/>
                <w:sz w:val="24"/>
                <w:szCs w:val="24"/>
              </w:rPr>
              <w:t>2</w:t>
            </w:r>
            <w:r w:rsidR="00B45C2C">
              <w:rPr>
                <w:rFonts w:ascii="Times New Roman" w:hAnsi="Times New Roman" w:cs="Times New Roman"/>
                <w:sz w:val="24"/>
                <w:szCs w:val="24"/>
              </w:rPr>
              <w:fldChar w:fldCharType="end"/>
            </w:r>
            <w:bookmarkEnd w:id="121"/>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9" cstate="print">
                            <a:grayscl/>
                          </a:blip>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2" w:name="_Ref376483482"/>
            <w:r>
              <w:rPr>
                <w:rFonts w:ascii="Times New Roman" w:hAnsi="Times New Roman" w:cs="Times New Roman"/>
                <w:sz w:val="24"/>
                <w:szCs w:val="24"/>
              </w:rPr>
              <w:t xml:space="preserve">FIGURA </w:t>
            </w:r>
            <w:r w:rsidR="00B45C2C">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B45C2C">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B45C2C">
              <w:rPr>
                <w:rFonts w:ascii="Times New Roman" w:hAnsi="Times New Roman" w:cs="Times New Roman"/>
                <w:sz w:val="24"/>
                <w:szCs w:val="24"/>
              </w:rPr>
              <w:fldChar w:fldCharType="end"/>
            </w:r>
            <w:r w:rsidR="004C42DB">
              <w:rPr>
                <w:rFonts w:ascii="Times New Roman" w:hAnsi="Times New Roman" w:cs="Times New Roman"/>
                <w:sz w:val="24"/>
                <w:szCs w:val="24"/>
              </w:rPr>
              <w:t>.</w:t>
            </w:r>
            <w:r w:rsidR="00B45C2C">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B45C2C">
              <w:rPr>
                <w:rFonts w:ascii="Times New Roman" w:hAnsi="Times New Roman" w:cs="Times New Roman"/>
                <w:sz w:val="24"/>
                <w:szCs w:val="24"/>
              </w:rPr>
              <w:fldChar w:fldCharType="separate"/>
            </w:r>
            <w:r w:rsidR="004C42DB">
              <w:rPr>
                <w:rFonts w:ascii="Times New Roman" w:hAnsi="Times New Roman" w:cs="Times New Roman"/>
                <w:noProof/>
                <w:sz w:val="24"/>
                <w:szCs w:val="24"/>
              </w:rPr>
              <w:t>3</w:t>
            </w:r>
            <w:r w:rsidR="00B45C2C">
              <w:rPr>
                <w:rFonts w:ascii="Times New Roman" w:hAnsi="Times New Roman" w:cs="Times New Roman"/>
                <w:sz w:val="24"/>
                <w:szCs w:val="24"/>
              </w:rPr>
              <w:fldChar w:fldCharType="end"/>
            </w:r>
            <w:bookmarkEnd w:id="122"/>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lastRenderedPageBreak/>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w:t>
      </w:r>
      <w:r w:rsidR="002F5836">
        <w:rPr>
          <w:rFonts w:ascii="Times New Roman" w:hAnsi="Times New Roman" w:cs="Times New Roman"/>
          <w:sz w:val="24"/>
          <w:szCs w:val="24"/>
        </w:rPr>
        <w:t>la cantidad de genes de presencia</w:t>
      </w:r>
      <w:r w:rsidR="001F5C7F" w:rsidRPr="00581879">
        <w:rPr>
          <w:rFonts w:ascii="Times New Roman" w:hAnsi="Times New Roman" w:cs="Times New Roman"/>
          <w:sz w:val="24"/>
          <w:szCs w:val="24"/>
        </w:rPr>
        <w:t xml:space="preserve">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B45C2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en donde la 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lastRenderedPageBreak/>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0" cstate="print">
                            <a:grayscl/>
                          </a:blip>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3" w:name="_Ref376483709"/>
            <w:r>
              <w:rPr>
                <w:rFonts w:ascii="Times New Roman" w:eastAsia="Times New Roman" w:hAnsi="Times New Roman" w:cs="Times New Roman"/>
                <w:color w:val="000000" w:themeColor="text1"/>
                <w:sz w:val="24"/>
              </w:rPr>
              <w:t xml:space="preserve">FIGURA </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45C2C">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45C2C">
              <w:rPr>
                <w:rFonts w:ascii="Times New Roman" w:eastAsia="Times New Roman" w:hAnsi="Times New Roman" w:cs="Times New Roman"/>
                <w:color w:val="000000" w:themeColor="text1"/>
                <w:sz w:val="24"/>
              </w:rPr>
              <w:fldChar w:fldCharType="end"/>
            </w:r>
            <w:bookmarkEnd w:id="123"/>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grayscl/>
                            <a:lum/>
                          </a:blip>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24"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B45C2C">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bookmarkEnd w:id="124"/>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5" w:name="_Toc382494150"/>
      <w:r>
        <w:t>4</w:t>
      </w:r>
      <w:r w:rsidR="001F5C7F" w:rsidRPr="00581879">
        <w:t>.</w:t>
      </w:r>
      <w:r>
        <w:t>1</w:t>
      </w:r>
      <w:r w:rsidR="0051488C">
        <w:t>.3</w:t>
      </w:r>
      <w:r>
        <w:tab/>
      </w:r>
      <w:r w:rsidR="001F5C7F" w:rsidRPr="00581879">
        <w:t xml:space="preserve"> Función Constructora</w:t>
      </w:r>
      <w:bookmarkEnd w:id="125"/>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D86D90">
        <w:rPr>
          <w:rFonts w:ascii="Times New Roman" w:hAnsi="Times New Roman" w:cs="Times New Roman"/>
          <w:sz w:val="24"/>
          <w:szCs w:val="24"/>
        </w:rPr>
        <w:t xml:space="preserve"> de presencia</w:t>
      </w:r>
      <w:r w:rsidR="001F5C7F" w:rsidRPr="00581879">
        <w:rPr>
          <w:rFonts w:ascii="Times New Roman" w:hAnsi="Times New Roman" w:cs="Times New Roman"/>
          <w:sz w:val="24"/>
          <w:szCs w:val="24"/>
        </w:rPr>
        <w:t xml:space="preserve">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lastRenderedPageBreak/>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B45C2C">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EC1FF8">
        <w:rPr>
          <w:rFonts w:ascii="Times New Roman" w:hAnsi="Times New Roman" w:cs="Times New Roman"/>
          <w:sz w:val="24"/>
          <w:szCs w:val="24"/>
        </w:rPr>
        <w:t xml:space="preserve"> cromosoma, extrayendo las</w:t>
      </w:r>
      <w:r w:rsidR="001F5C7F" w:rsidRPr="00581879">
        <w:rPr>
          <w:rFonts w:ascii="Times New Roman" w:hAnsi="Times New Roman" w:cs="Times New Roman"/>
          <w:sz w:val="24"/>
          <w:szCs w:val="24"/>
        </w:rPr>
        <w:t xml:space="preserv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p>
    <w:p w:rsidR="00D964D2" w:rsidRDefault="005C07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Pr>
          <w:rFonts w:ascii="Times New Roman" w:hAnsi="Times New Roman" w:cs="Times New Roman"/>
          <w:sz w:val="24"/>
          <w:szCs w:val="24"/>
        </w:rPr>
        <w:t xml:space="preserve">ecuencia ordenada.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2" cstate="print">
                            <a:grayscl/>
                          </a:blip>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1" cstate="print">
                            <a:grayscl/>
                          </a:blip>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lastRenderedPageBreak/>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grayscl/>
                          </a:blip>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grayscl/>
                          </a:blip>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grayscl/>
                          </a:blip>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cstate="print">
                            <a:grayscl/>
                          </a:blip>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cstate="print">
                            <a:grayscl/>
                          </a:blip>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8" cstate="print">
                            <a:grayscl/>
                          </a:blip>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9" cstate="print">
                            <a:grayscl/>
                          </a:blip>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0" cstate="print">
                            <a:grayscl/>
                          </a:blip>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1"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2"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3" cstate="print">
                            <a:grayscl/>
                          </a:blip>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4" cstate="print">
                            <a:grayscl/>
                          </a:blip>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6" w:name="_Ref382495045"/>
      <w:r w:rsidRPr="008D2C13">
        <w:rPr>
          <w:rFonts w:ascii="Times New Roman" w:hAnsi="Times New Roman" w:cs="Times New Roman"/>
          <w:sz w:val="24"/>
          <w:szCs w:val="24"/>
        </w:rPr>
        <w:t xml:space="preserve">FIGURA </w:t>
      </w:r>
      <w:r w:rsidR="00B45C2C">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B45C2C">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B45C2C">
        <w:rPr>
          <w:rFonts w:ascii="Times New Roman" w:hAnsi="Times New Roman" w:cs="Times New Roman"/>
          <w:sz w:val="24"/>
          <w:szCs w:val="24"/>
        </w:rPr>
        <w:fldChar w:fldCharType="end"/>
      </w:r>
      <w:r w:rsidR="004C42DB">
        <w:rPr>
          <w:rFonts w:ascii="Times New Roman" w:hAnsi="Times New Roman" w:cs="Times New Roman"/>
          <w:sz w:val="24"/>
          <w:szCs w:val="24"/>
        </w:rPr>
        <w:t>.</w:t>
      </w:r>
      <w:r w:rsidR="00B45C2C">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B45C2C">
        <w:rPr>
          <w:rFonts w:ascii="Times New Roman" w:hAnsi="Times New Roman" w:cs="Times New Roman"/>
          <w:sz w:val="24"/>
          <w:szCs w:val="24"/>
        </w:rPr>
        <w:fldChar w:fldCharType="separate"/>
      </w:r>
      <w:r w:rsidR="004C42DB">
        <w:rPr>
          <w:rFonts w:ascii="Times New Roman" w:hAnsi="Times New Roman" w:cs="Times New Roman"/>
          <w:noProof/>
          <w:sz w:val="24"/>
          <w:szCs w:val="24"/>
        </w:rPr>
        <w:t>6</w:t>
      </w:r>
      <w:r w:rsidR="00B45C2C">
        <w:rPr>
          <w:rFonts w:ascii="Times New Roman" w:hAnsi="Times New Roman" w:cs="Times New Roman"/>
          <w:sz w:val="24"/>
          <w:szCs w:val="24"/>
        </w:rPr>
        <w:fldChar w:fldCharType="end"/>
      </w:r>
      <w:bookmarkEnd w:id="126"/>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corresponde a la pieza 5, la cual está presente, por lo tanto se agrega a la secuencia. Al incrementar el desplazamiento (10+5=15), se sobrepasa el largo del cromosoma de piezas (12), por lo que es normalizado (15-12=3), este desplazamiento corresponde a la </w:t>
      </w:r>
      <w:r w:rsidRPr="00581879">
        <w:rPr>
          <w:rFonts w:ascii="Times New Roman" w:hAnsi="Times New Roman" w:cs="Times New Roman"/>
          <w:sz w:val="24"/>
          <w:szCs w:val="24"/>
        </w:rPr>
        <w:lastRenderedPageBreak/>
        <w:t>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7" w:name="_Toc382494151"/>
      <w:r>
        <w:t>4.1</w:t>
      </w:r>
      <w:r w:rsidR="00325FFD">
        <w:t>.</w:t>
      </w:r>
      <w:r w:rsidR="001F5C7F" w:rsidRPr="00581879">
        <w:t>4. Heurística de colocación</w:t>
      </w:r>
      <w:bookmarkEnd w:id="127"/>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B45C2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B45C2C">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B45C2C">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grayscl/>
                          </a:blip>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8" w:name="_Ref376485676"/>
            <w:bookmarkStart w:id="129"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B45C2C">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B45C2C">
              <w:rPr>
                <w:rFonts w:ascii="Times New Roman" w:eastAsia="Times New Roman" w:hAnsi="Times New Roman" w:cs="Times New Roman"/>
                <w:b w:val="0"/>
                <w:bCs w:val="0"/>
                <w:color w:val="000000" w:themeColor="text1"/>
                <w:sz w:val="24"/>
                <w:szCs w:val="22"/>
                <w:lang w:eastAsia="es-ES"/>
              </w:rPr>
              <w:fldChar w:fldCharType="end"/>
            </w:r>
            <w:bookmarkEnd w:id="128"/>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29"/>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grayscl/>
                          </a:blip>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0" w:name="_Ref376485695"/>
            <w:r w:rsidRPr="003B3355">
              <w:rPr>
                <w:rFonts w:ascii="Times New Roman" w:eastAsia="Times New Roman" w:hAnsi="Times New Roman" w:cs="Times New Roman"/>
                <w:color w:val="000000" w:themeColor="text1"/>
                <w:sz w:val="24"/>
              </w:rPr>
              <w:t xml:space="preserve">FIGURA </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45C2C">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B45C2C">
              <w:rPr>
                <w:rFonts w:ascii="Times New Roman" w:eastAsia="Times New Roman" w:hAnsi="Times New Roman" w:cs="Times New Roman"/>
                <w:color w:val="000000" w:themeColor="text1"/>
                <w:sz w:val="24"/>
              </w:rPr>
              <w:fldChar w:fldCharType="end"/>
            </w:r>
            <w:bookmarkEnd w:id="130"/>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la pérdida interna es una pérdida </w:t>
      </w:r>
      <w:r w:rsidR="001F5C7F" w:rsidRPr="00581879">
        <w:rPr>
          <w:rFonts w:ascii="Times New Roman" w:hAnsi="Times New Roman" w:cs="Times New Roman"/>
          <w:sz w:val="24"/>
          <w:szCs w:val="24"/>
        </w:rPr>
        <w:lastRenderedPageBreak/>
        <w:t>horizontal asociada a la pieza B, la cual no tiene pérdida vertical asociada. De manera similar, en la</w:t>
      </w:r>
      <w:r w:rsidR="00E17C27">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B45C2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1"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B45C2C">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B45C2C">
              <w:rPr>
                <w:rFonts w:ascii="Times New Roman" w:eastAsia="Times New Roman" w:hAnsi="Times New Roman" w:cs="Times New Roman"/>
                <w:b w:val="0"/>
                <w:bCs w:val="0"/>
                <w:color w:val="000000" w:themeColor="text1"/>
                <w:sz w:val="24"/>
                <w:szCs w:val="22"/>
                <w:lang w:eastAsia="es-ES"/>
              </w:rPr>
              <w:fldChar w:fldCharType="end"/>
            </w:r>
            <w:bookmarkEnd w:id="131"/>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7" cstate="print">
                            <a:grayscl/>
                          </a:blip>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B45C2C">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B45C2C">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grayscl/>
                          </a:blip>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w:t>
      </w:r>
      <w:r w:rsidRPr="00581879">
        <w:rPr>
          <w:rFonts w:ascii="Times New Roman" w:hAnsi="Times New Roman" w:cs="Times New Roman"/>
          <w:sz w:val="24"/>
          <w:szCs w:val="24"/>
        </w:rPr>
        <w:lastRenderedPageBreak/>
        <w:t xml:space="preserve">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69" cstate="print">
                            <a:grayscl/>
                          </a:blip>
                          <a:stretch>
                            <a:fillRect/>
                          </a:stretch>
                        </pic:blipFill>
                        <pic:spPr>
                          <a:xfrm>
                            <a:off x="0" y="0"/>
                            <a:ext cx="3575114" cy="821436"/>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70" cstate="print">
                            <a:grayscl/>
                          </a:blip>
                          <a:stretch>
                            <a:fillRect/>
                          </a:stretch>
                        </pic:blipFill>
                        <pic:spPr>
                          <a:xfrm>
                            <a:off x="0" y="0"/>
                            <a:ext cx="3584448" cy="840105"/>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71"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72"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3" cstate="print">
                            <a:grayscl/>
                          </a:blip>
                          <a:stretch>
                            <a:fillRect/>
                          </a:stretch>
                        </pic:blipFill>
                        <pic:spPr>
                          <a:xfrm>
                            <a:off x="0" y="0"/>
                            <a:ext cx="3575114" cy="1064133"/>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4" cstate="print">
                            <a:grayscl/>
                          </a:blip>
                          <a:stretch>
                            <a:fillRect/>
                          </a:stretch>
                        </pic:blipFill>
                        <pic:spPr>
                          <a:xfrm>
                            <a:off x="0" y="0"/>
                            <a:ext cx="3565779" cy="1138809"/>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5" cstate="print">
                            <a:grayscl/>
                          </a:blip>
                          <a:stretch>
                            <a:fillRect/>
                          </a:stretch>
                        </pic:blipFill>
                        <pic:spPr>
                          <a:xfrm>
                            <a:off x="0" y="0"/>
                            <a:ext cx="3696462" cy="1278827"/>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6" cstate="print">
                            <a:grayscl/>
                          </a:blip>
                          <a:stretch>
                            <a:fillRect/>
                          </a:stretch>
                        </pic:blipFill>
                        <pic:spPr>
                          <a:xfrm>
                            <a:off x="0" y="0"/>
                            <a:ext cx="3677793" cy="830771"/>
                          </a:xfrm>
                          <a:prstGeom prst="rect">
                            <a:avLst/>
                          </a:prstGeom>
                        </pic:spPr>
                      </pic:pic>
                    </a:graphicData>
                  </a:graphic>
                </wp:inline>
              </w:drawing>
            </w:r>
          </w:p>
        </w:tc>
      </w:tr>
    </w:tbl>
    <w:p w:rsidR="00C62309" w:rsidRPr="008D2C13" w:rsidRDefault="008D2C13" w:rsidP="008D2C13">
      <w:pPr>
        <w:pStyle w:val="Epgrafe"/>
        <w:jc w:val="center"/>
        <w:rPr>
          <w:b w:val="0"/>
        </w:rPr>
      </w:pPr>
      <w:bookmarkStart w:id="133" w:name="_Ref382495112"/>
      <w:r>
        <w:rPr>
          <w:rFonts w:ascii="Times New Roman" w:eastAsia="Times New Roman" w:hAnsi="Times New Roman" w:cs="Times New Roman"/>
          <w:b w:val="0"/>
          <w:bCs w:val="0"/>
          <w:color w:val="000000" w:themeColor="text1"/>
          <w:sz w:val="24"/>
          <w:szCs w:val="22"/>
          <w:lang w:eastAsia="es-ES"/>
        </w:rPr>
        <w:t xml:space="preserve">FIGURA </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B45C2C">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B45C2C">
        <w:rPr>
          <w:rFonts w:ascii="Times New Roman" w:eastAsia="Times New Roman" w:hAnsi="Times New Roman" w:cs="Times New Roman"/>
          <w:b w:val="0"/>
          <w:bCs w:val="0"/>
          <w:color w:val="000000" w:themeColor="text1"/>
          <w:sz w:val="24"/>
          <w:szCs w:val="22"/>
          <w:lang w:eastAsia="es-ES"/>
        </w:rPr>
        <w:fldChar w:fldCharType="end"/>
      </w:r>
      <w:bookmarkEnd w:id="133"/>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xml:space="preserve">. Inicialmente, como la placa está vacía, se inserta la pieza 3 en el origen, produciendo una pérdida externa vertical y horizontal </w:t>
      </w:r>
      <w:r w:rsidRPr="00581879">
        <w:rPr>
          <w:rFonts w:ascii="Times New Roman" w:hAnsi="Times New Roman" w:cs="Times New Roman"/>
          <w:sz w:val="24"/>
          <w:szCs w:val="24"/>
        </w:rPr>
        <w:lastRenderedPageBreak/>
        <w:t>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4" w:name="_Toc382494152"/>
      <w:r w:rsidRPr="0015322D">
        <w:t>4.1</w:t>
      </w:r>
      <w:r w:rsidR="00325FFD" w:rsidRPr="0015322D">
        <w:t>.5</w:t>
      </w:r>
      <w:r w:rsidR="00556CC8" w:rsidRPr="0015322D">
        <w:tab/>
      </w:r>
      <w:r w:rsidR="001F5C7F" w:rsidRPr="0015322D">
        <w:t xml:space="preserve"> Función objetivo</w:t>
      </w:r>
      <w:bookmarkEnd w:id="134"/>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7" cstate="print">
                      <a:grayscl/>
                    </a:blip>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45C2C">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2</w:t>
      </w:r>
      <w:r w:rsidR="00B45C2C">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Default="00D964D2" w:rsidP="009F05DF">
      <w:pPr>
        <w:pStyle w:val="Ttulo3"/>
        <w:spacing w:before="0" w:line="360" w:lineRule="auto"/>
      </w:pPr>
      <w:bookmarkStart w:id="135" w:name="_Toc382494153"/>
      <w:r>
        <w:t>4.1</w:t>
      </w:r>
      <w:r w:rsidR="00CA1302">
        <w:t>.6</w:t>
      </w:r>
      <w:r w:rsidR="00CA1302">
        <w:tab/>
      </w:r>
      <w:r w:rsidR="00500BF0">
        <w:t>Efectos de los operadores genéticos sobre la representación adoptada</w:t>
      </w:r>
      <w:bookmarkEnd w:id="135"/>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 xml:space="preserve">En </w:t>
      </w:r>
      <w:r w:rsidR="00427921">
        <w:rPr>
          <w:rFonts w:ascii="Times New Roman" w:eastAsia="Arial" w:hAnsi="Times New Roman" w:cs="Times New Roman"/>
          <w:color w:val="000000"/>
          <w:sz w:val="24"/>
          <w:szCs w:val="24"/>
          <w:lang w:eastAsia="es-ES"/>
        </w:rPr>
        <w:lastRenderedPageBreak/>
        <w:t>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B45C2C">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B45C2C">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B45C2C">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B45C2C">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B45C2C">
        <w:rPr>
          <w:rFonts w:ascii="Times New Roman" w:eastAsia="Arial" w:hAnsi="Times New Roman" w:cs="Times New Roman"/>
          <w:color w:val="000000"/>
          <w:sz w:val="24"/>
          <w:szCs w:val="24"/>
          <w:lang w:eastAsia="es-ES"/>
        </w:rPr>
      </w:r>
      <w:r w:rsidR="00B45C2C">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B45C2C">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6" w:name="_Ref376472977"/>
      <w:r w:rsidRPr="00A8424E">
        <w:rPr>
          <w:rFonts w:ascii="Times New Roman" w:eastAsia="Times New Roman" w:hAnsi="Times New Roman" w:cs="Times New Roman"/>
          <w:color w:val="000000" w:themeColor="text1"/>
          <w:sz w:val="24"/>
        </w:rPr>
        <w:t xml:space="preserve">FIGURA </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45C2C">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3</w:t>
      </w:r>
      <w:r w:rsidR="00B45C2C">
        <w:rPr>
          <w:rFonts w:ascii="Times New Roman" w:eastAsia="Times New Roman" w:hAnsi="Times New Roman" w:cs="Times New Roman"/>
          <w:color w:val="000000" w:themeColor="text1"/>
          <w:sz w:val="24"/>
        </w:rPr>
        <w:fldChar w:fldCharType="end"/>
      </w:r>
      <w:bookmarkEnd w:id="136"/>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B45C2C">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B45C2C">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9"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7" w:name="_Ref376475735"/>
      <w:r w:rsidRPr="00A8424E">
        <w:rPr>
          <w:rFonts w:ascii="Times New Roman" w:eastAsia="Times New Roman" w:hAnsi="Times New Roman" w:cs="Times New Roman"/>
          <w:color w:val="000000" w:themeColor="text1"/>
          <w:sz w:val="24"/>
        </w:rPr>
        <w:t xml:space="preserve">FIGURA </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45C2C">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4</w:t>
      </w:r>
      <w:r w:rsidR="00B45C2C">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B45C2C">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B45C2C">
        <w:rPr>
          <w:rFonts w:ascii="Times New Roman" w:eastAsia="Times New Roman" w:hAnsi="Times New Roman" w:cs="Times New Roman"/>
          <w:color w:val="000000" w:themeColor="text1"/>
          <w:sz w:val="24"/>
        </w:rPr>
      </w:r>
      <w:r w:rsidR="00B45C2C">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B45C2C">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0"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8" w:name="_Ref376479676"/>
      <w:r w:rsidRPr="000019FF">
        <w:rPr>
          <w:rFonts w:ascii="Times New Roman" w:eastAsia="Times New Roman" w:hAnsi="Times New Roman" w:cs="Times New Roman"/>
          <w:color w:val="000000" w:themeColor="text1"/>
          <w:sz w:val="24"/>
        </w:rPr>
        <w:t xml:space="preserve">FIGURA </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45C2C">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5</w:t>
      </w:r>
      <w:r w:rsidR="00B45C2C">
        <w:rPr>
          <w:rFonts w:ascii="Times New Roman" w:eastAsia="Times New Roman" w:hAnsi="Times New Roman" w:cs="Times New Roman"/>
          <w:color w:val="000000" w:themeColor="text1"/>
          <w:sz w:val="24"/>
        </w:rPr>
        <w:fldChar w:fldCharType="end"/>
      </w:r>
      <w:bookmarkEnd w:id="138"/>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B45C2C">
        <w:rPr>
          <w:rFonts w:ascii="Times New Roman" w:eastAsia="Times New Roman" w:hAnsi="Times New Roman" w:cs="Times New Roman"/>
          <w:color w:val="000000" w:themeColor="text1"/>
          <w:sz w:val="24"/>
        </w:rPr>
      </w:r>
      <w:r w:rsidR="00B45C2C">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B45C2C">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1"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39" w:name="_Ref376482226"/>
      <w:r w:rsidRPr="000D6A0F">
        <w:rPr>
          <w:rFonts w:ascii="Times New Roman" w:eastAsia="Times New Roman" w:hAnsi="Times New Roman" w:cs="Times New Roman"/>
          <w:color w:val="000000" w:themeColor="text1"/>
          <w:sz w:val="24"/>
        </w:rPr>
        <w:t xml:space="preserve">FIGURA </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B45C2C">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B45C2C">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6</w:t>
      </w:r>
      <w:r w:rsidR="00B45C2C">
        <w:rPr>
          <w:rFonts w:ascii="Times New Roman" w:eastAsia="Times New Roman" w:hAnsi="Times New Roman" w:cs="Times New Roman"/>
          <w:color w:val="000000" w:themeColor="text1"/>
          <w:sz w:val="24"/>
        </w:rPr>
        <w:fldChar w:fldCharType="end"/>
      </w:r>
      <w:bookmarkEnd w:id="139"/>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0" w:name="_Toc382494154"/>
      <w:r>
        <w:t>4</w:t>
      </w:r>
      <w:r w:rsidR="00E80DE9">
        <w:t>.2</w:t>
      </w:r>
      <w:r w:rsidR="00E80DE9">
        <w:tab/>
        <w:t>Datos de prueba</w:t>
      </w:r>
      <w:bookmarkEnd w:id="140"/>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146E2D">
        <w:rPr>
          <w:rFonts w:ascii="Times New Roman" w:eastAsia="Times New Roman" w:hAnsi="Times New Roman" w:cs="Times New Roman"/>
          <w:color w:val="000000" w:themeColor="text1"/>
          <w:sz w:val="24"/>
        </w:rPr>
        <w:t xml:space="preserve">fueron obtenidas de: </w:t>
      </w:r>
      <w:hyperlink r:id="rId82"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sidR="00DB29D1">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45C2C">
        <w:rPr>
          <w:rFonts w:ascii="Times New Roman" w:hAnsi="Times New Roman" w:cs="Times New Roman"/>
          <w:sz w:val="24"/>
          <w:szCs w:val="24"/>
        </w:rPr>
        <w:fldChar w:fldCharType="separate"/>
      </w:r>
      <w:r w:rsidR="00DB29D1" w:rsidRPr="00F51613">
        <w:rPr>
          <w:rFonts w:ascii="Times New Roman" w:hAnsi="Times New Roman" w:cs="Times New Roman"/>
          <w:sz w:val="24"/>
        </w:rPr>
        <w:t>(Yoon et al., 2013)</w:t>
      </w:r>
      <w:r w:rsidR="00B45C2C">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B45C2C">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B45C2C">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B45C2C">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B45C2C">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B45C2C">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B45C2C">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B45C2C">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B45C2C">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B45C2C">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B45C2C">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B45C2C">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B45C2C">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B45C2C">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B45C2C">
        <w:rPr>
          <w:rFonts w:ascii="Times New Roman" w:eastAsia="Times New Roman" w:hAnsi="Times New Roman" w:cs="Times New Roman"/>
          <w:color w:val="000000" w:themeColor="text1"/>
          <w:sz w:val="24"/>
        </w:rPr>
      </w:r>
      <w:r w:rsidR="00B45C2C">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B45C2C">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1" w:name="_Ref382483125"/>
      <w:r w:rsidRPr="00E50E8B">
        <w:rPr>
          <w:rFonts w:ascii="Times New Roman" w:eastAsia="Times New Roman" w:hAnsi="Times New Roman" w:cs="Times New Roman"/>
          <w:color w:val="000000" w:themeColor="text1"/>
          <w:sz w:val="24"/>
        </w:rPr>
        <w:t xml:space="preserve">TABLA </w:t>
      </w:r>
      <w:r w:rsidR="00B45C2C">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B45C2C">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B45C2C">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B45C2C">
        <w:rPr>
          <w:rFonts w:ascii="Times New Roman" w:eastAsia="Times New Roman" w:hAnsi="Times New Roman" w:cs="Times New Roman"/>
          <w:color w:val="000000" w:themeColor="text1"/>
          <w:sz w:val="24"/>
        </w:rPr>
        <w:fldChar w:fldCharType="end"/>
      </w:r>
      <w:bookmarkEnd w:id="141"/>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B45C2C">
        <w:rPr>
          <w:rFonts w:ascii="Times New Roman" w:eastAsia="Times New Roman" w:hAnsi="Times New Roman" w:cs="Times New Roman"/>
          <w:color w:val="000000" w:themeColor="text1"/>
          <w:sz w:val="24"/>
        </w:rPr>
      </w:r>
      <w:r w:rsidR="00B45C2C">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B45C2C">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B45C2C">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B45C2C">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2925"/>
      <w:r w:rsidRPr="002139E2">
        <w:rPr>
          <w:rFonts w:ascii="Times New Roman" w:hAnsi="Times New Roman" w:cs="Times New Roman"/>
        </w:rPr>
        <w:lastRenderedPageBreak/>
        <w:t xml:space="preserve">TABLA </w:t>
      </w:r>
      <w:r w:rsidR="00B45C2C">
        <w:rPr>
          <w:rFonts w:ascii="Times New Roman" w:hAnsi="Times New Roman" w:cs="Times New Roman"/>
        </w:rPr>
        <w:fldChar w:fldCharType="begin"/>
      </w:r>
      <w:r>
        <w:rPr>
          <w:rFonts w:ascii="Times New Roman" w:hAnsi="Times New Roman" w:cs="Times New Roman"/>
        </w:rPr>
        <w:instrText xml:space="preserve"> STYLEREF 1 \s </w:instrText>
      </w:r>
      <w:r w:rsidR="00B45C2C">
        <w:rPr>
          <w:rFonts w:ascii="Times New Roman" w:hAnsi="Times New Roman" w:cs="Times New Roman"/>
        </w:rPr>
        <w:fldChar w:fldCharType="separate"/>
      </w:r>
      <w:r w:rsidR="005D0658">
        <w:rPr>
          <w:rFonts w:ascii="Times New Roman" w:hAnsi="Times New Roman" w:cs="Times New Roman"/>
          <w:noProof/>
        </w:rPr>
        <w:t>4</w:t>
      </w:r>
      <w:r w:rsidR="00B45C2C">
        <w:rPr>
          <w:rFonts w:ascii="Times New Roman" w:hAnsi="Times New Roman" w:cs="Times New Roman"/>
        </w:rPr>
        <w:fldChar w:fldCharType="end"/>
      </w:r>
      <w:r>
        <w:rPr>
          <w:rFonts w:ascii="Times New Roman" w:hAnsi="Times New Roman" w:cs="Times New Roman"/>
        </w:rPr>
        <w:t>.</w:t>
      </w:r>
      <w:r w:rsidR="00B45C2C">
        <w:rPr>
          <w:rFonts w:ascii="Times New Roman" w:hAnsi="Times New Roman" w:cs="Times New Roman"/>
        </w:rPr>
        <w:fldChar w:fldCharType="begin"/>
      </w:r>
      <w:r>
        <w:rPr>
          <w:rFonts w:ascii="Times New Roman" w:hAnsi="Times New Roman" w:cs="Times New Roman"/>
        </w:rPr>
        <w:instrText xml:space="preserve"> SEQ Tabla \* ARABIC \s 1 </w:instrText>
      </w:r>
      <w:r w:rsidR="00B45C2C">
        <w:rPr>
          <w:rFonts w:ascii="Times New Roman" w:hAnsi="Times New Roman" w:cs="Times New Roman"/>
        </w:rPr>
        <w:fldChar w:fldCharType="separate"/>
      </w:r>
      <w:r w:rsidR="005D0658">
        <w:rPr>
          <w:rFonts w:ascii="Times New Roman" w:hAnsi="Times New Roman" w:cs="Times New Roman"/>
          <w:noProof/>
        </w:rPr>
        <w:t>2</w:t>
      </w:r>
      <w:r w:rsidR="00B45C2C">
        <w:rPr>
          <w:rFonts w:ascii="Times New Roman" w:hAnsi="Times New Roman" w:cs="Times New Roman"/>
        </w:rPr>
        <w:fldChar w:fldCharType="end"/>
      </w:r>
      <w:bookmarkEnd w:id="142"/>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B45C2C">
        <w:rPr>
          <w:rFonts w:ascii="Times New Roman" w:eastAsia="Times New Roman" w:hAnsi="Times New Roman" w:cs="Times New Roman"/>
          <w:color w:val="000000" w:themeColor="text1"/>
          <w:sz w:val="24"/>
        </w:rPr>
      </w:r>
      <w:r w:rsidR="00B45C2C">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B45C2C">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B45C2C">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B45C2C">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B45C2C">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3"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B45C2C"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B45C2C" w:rsidRPr="00DF32FE">
        <w:rPr>
          <w:rFonts w:ascii="Times New Roman" w:hAnsi="Times New Roman" w:cs="Times New Roman"/>
        </w:rPr>
        <w:fldChar w:fldCharType="separate"/>
      </w:r>
      <w:r w:rsidR="005D0658">
        <w:rPr>
          <w:rFonts w:ascii="Times New Roman" w:hAnsi="Times New Roman" w:cs="Times New Roman"/>
          <w:noProof/>
        </w:rPr>
        <w:t>4</w:t>
      </w:r>
      <w:r w:rsidR="00B45C2C" w:rsidRPr="00DF32FE">
        <w:rPr>
          <w:rFonts w:ascii="Times New Roman" w:hAnsi="Times New Roman" w:cs="Times New Roman"/>
        </w:rPr>
        <w:fldChar w:fldCharType="end"/>
      </w:r>
      <w:r w:rsidR="002139E2" w:rsidRPr="00DF32FE">
        <w:rPr>
          <w:rFonts w:ascii="Times New Roman" w:hAnsi="Times New Roman" w:cs="Times New Roman"/>
        </w:rPr>
        <w:t>.</w:t>
      </w:r>
      <w:r w:rsidR="00B45C2C"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B45C2C" w:rsidRPr="00DF32FE">
        <w:rPr>
          <w:rFonts w:ascii="Times New Roman" w:hAnsi="Times New Roman" w:cs="Times New Roman"/>
        </w:rPr>
        <w:fldChar w:fldCharType="separate"/>
      </w:r>
      <w:r w:rsidR="005D0658">
        <w:rPr>
          <w:rFonts w:ascii="Times New Roman" w:hAnsi="Times New Roman" w:cs="Times New Roman"/>
          <w:noProof/>
        </w:rPr>
        <w:t>3</w:t>
      </w:r>
      <w:r w:rsidR="00B45C2C" w:rsidRPr="00DF32FE">
        <w:rPr>
          <w:rFonts w:ascii="Times New Roman" w:hAnsi="Times New Roman" w:cs="Times New Roman"/>
        </w:rPr>
        <w:fldChar w:fldCharType="end"/>
      </w:r>
      <w:bookmarkEnd w:id="143"/>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4" w:name="_Toc382494155"/>
      <w:r>
        <w:t>4.3</w:t>
      </w:r>
      <w:r w:rsidR="00896B1D">
        <w:t xml:space="preserve"> </w:t>
      </w:r>
      <w:r w:rsidR="00896B1D">
        <w:tab/>
      </w:r>
      <w:r w:rsidR="00E80DE9">
        <w:t>Configuración de algoritmos</w:t>
      </w:r>
      <w:bookmarkEnd w:id="144"/>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B45C2C">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B45C2C">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B45C2C">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B45C2C">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 xml:space="preserve">ra </w:t>
      </w:r>
      <w:r w:rsidR="00D2697E">
        <w:rPr>
          <w:rFonts w:ascii="Times New Roman" w:hAnsi="Times New Roman" w:cs="Times New Roman"/>
          <w:sz w:val="24"/>
          <w:szCs w:val="24"/>
        </w:rPr>
        <w:lastRenderedPageBreak/>
        <w:t>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3" cstate="print">
                      <a:grayscl/>
                    </a:blip>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5" w:name="_Ref376486768"/>
      <w:r w:rsidRPr="00D2697E">
        <w:rPr>
          <w:rFonts w:ascii="Times New Roman" w:hAnsi="Times New Roman" w:cs="Times New Roman"/>
          <w:sz w:val="24"/>
          <w:szCs w:val="24"/>
        </w:rPr>
        <w:t xml:space="preserve">FIGURA </w:t>
      </w:r>
      <w:r w:rsidR="00B45C2C">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B45C2C">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B45C2C">
        <w:rPr>
          <w:rFonts w:ascii="Times New Roman" w:hAnsi="Times New Roman" w:cs="Times New Roman"/>
          <w:sz w:val="24"/>
          <w:szCs w:val="24"/>
        </w:rPr>
        <w:fldChar w:fldCharType="end"/>
      </w:r>
      <w:r w:rsidR="004C42DB">
        <w:rPr>
          <w:rFonts w:ascii="Times New Roman" w:hAnsi="Times New Roman" w:cs="Times New Roman"/>
          <w:sz w:val="24"/>
          <w:szCs w:val="24"/>
        </w:rPr>
        <w:t>.</w:t>
      </w:r>
      <w:r w:rsidR="00B45C2C">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B45C2C">
        <w:rPr>
          <w:rFonts w:ascii="Times New Roman" w:hAnsi="Times New Roman" w:cs="Times New Roman"/>
          <w:sz w:val="24"/>
          <w:szCs w:val="24"/>
        </w:rPr>
        <w:fldChar w:fldCharType="separate"/>
      </w:r>
      <w:r w:rsidR="004C42DB">
        <w:rPr>
          <w:rFonts w:ascii="Times New Roman" w:hAnsi="Times New Roman" w:cs="Times New Roman"/>
          <w:noProof/>
          <w:sz w:val="24"/>
          <w:szCs w:val="24"/>
        </w:rPr>
        <w:t>17</w:t>
      </w:r>
      <w:r w:rsidR="00B45C2C">
        <w:rPr>
          <w:rFonts w:ascii="Times New Roman" w:hAnsi="Times New Roman" w:cs="Times New Roman"/>
          <w:sz w:val="24"/>
          <w:szCs w:val="24"/>
        </w:rPr>
        <w:fldChar w:fldCharType="end"/>
      </w:r>
      <w:bookmarkEnd w:id="145"/>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6" w:name="_Toc382494156"/>
      <w:r>
        <w:t>4.3</w:t>
      </w:r>
      <w:r w:rsidR="00820198">
        <w:t>.1</w:t>
      </w:r>
      <w:r w:rsidR="00A25AF2">
        <w:t xml:space="preserve"> </w:t>
      </w:r>
      <w:r w:rsidR="007B431E">
        <w:tab/>
        <w:t>El configurador</w:t>
      </w:r>
      <w:bookmarkEnd w:id="146"/>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w:t>
      </w:r>
      <w:r w:rsidR="00A25AF2" w:rsidRPr="008143FA">
        <w:rPr>
          <w:rFonts w:ascii="Times New Roman" w:hAnsi="Times New Roman" w:cs="Times New Roman"/>
          <w:sz w:val="24"/>
          <w:szCs w:val="24"/>
        </w:rPr>
        <w:lastRenderedPageBreak/>
        <w:t xml:space="preserve">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7" w:name="_Toc382494157"/>
      <w:r>
        <w:t>4.3</w:t>
      </w:r>
      <w:r w:rsidR="00820198">
        <w:t>.2</w:t>
      </w:r>
      <w:r w:rsidR="00A25AF2">
        <w:t xml:space="preserve"> </w:t>
      </w:r>
      <w:r>
        <w:tab/>
      </w:r>
      <w:r w:rsidR="00A25AF2">
        <w:t>Plan de configuración y diseño de escenarios de sintonización</w:t>
      </w:r>
      <w:bookmarkEnd w:id="147"/>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B45C2C">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B45C2C">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w:t>
      </w:r>
      <w:r w:rsidR="00976972"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8" w:name="_Ref376488000"/>
      <w:r w:rsidRPr="0068540A">
        <w:rPr>
          <w:rFonts w:ascii="Times New Roman" w:hAnsi="Times New Roman" w:cs="Times New Roman"/>
          <w:sz w:val="24"/>
          <w:szCs w:val="24"/>
        </w:rPr>
        <w:t xml:space="preserve">TABLA </w:t>
      </w:r>
      <w:r w:rsidR="00B45C2C">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B45C2C">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B45C2C">
        <w:rPr>
          <w:rFonts w:ascii="Times New Roman" w:hAnsi="Times New Roman" w:cs="Times New Roman"/>
          <w:sz w:val="24"/>
          <w:szCs w:val="24"/>
        </w:rPr>
        <w:fldChar w:fldCharType="end"/>
      </w:r>
      <w:r w:rsidR="002139E2">
        <w:rPr>
          <w:rFonts w:ascii="Times New Roman" w:hAnsi="Times New Roman" w:cs="Times New Roman"/>
          <w:sz w:val="24"/>
          <w:szCs w:val="24"/>
        </w:rPr>
        <w:t>.</w:t>
      </w:r>
      <w:r w:rsidR="00B45C2C">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B45C2C">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B45C2C">
        <w:rPr>
          <w:rFonts w:ascii="Times New Roman" w:hAnsi="Times New Roman" w:cs="Times New Roman"/>
          <w:sz w:val="24"/>
          <w:szCs w:val="24"/>
        </w:rPr>
        <w:fldChar w:fldCharType="end"/>
      </w:r>
      <w:bookmarkEnd w:id="148"/>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766ADF" w:rsidRDefault="00766ADF" w:rsidP="0076584A">
      <w:pPr>
        <w:pStyle w:val="normal0"/>
        <w:spacing w:line="360" w:lineRule="auto"/>
        <w:jc w:val="both"/>
      </w:pPr>
    </w:p>
    <w:p w:rsidR="00976972"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ámetros comunes, este es </w:t>
      </w:r>
      <w:r w:rsidRPr="008143FA">
        <w:rPr>
          <w:rFonts w:ascii="Times New Roman" w:hAnsi="Times New Roman" w:cs="Times New Roman"/>
          <w:sz w:val="24"/>
          <w:szCs w:val="24"/>
        </w:rPr>
        <w:t>el primero en ser configurado, de cuyo resultado</w:t>
      </w:r>
      <w:r>
        <w:rPr>
          <w:rFonts w:ascii="Times New Roman" w:hAnsi="Times New Roman" w:cs="Times New Roman"/>
          <w:sz w:val="24"/>
          <w:szCs w:val="24"/>
        </w:rPr>
        <w:t xml:space="preserve"> se obtiene</w:t>
      </w:r>
      <w:r w:rsidRPr="008143FA">
        <w:rPr>
          <w:rFonts w:ascii="Times New Roman" w:hAnsi="Times New Roman" w:cs="Times New Roman"/>
          <w:sz w:val="24"/>
          <w:szCs w:val="24"/>
        </w:rPr>
        <w:t xml:space="preserve"> </w:t>
      </w:r>
      <w:r>
        <w:rPr>
          <w:rFonts w:ascii="Times New Roman" w:hAnsi="Times New Roman" w:cs="Times New Roman"/>
          <w:sz w:val="24"/>
          <w:szCs w:val="24"/>
        </w:rPr>
        <w:t xml:space="preserve">parte de los parámetros para </w:t>
      </w:r>
      <w:proofErr w:type="spellStart"/>
      <w:r w:rsidRPr="00FB2EA2">
        <w:rPr>
          <w:rFonts w:ascii="Times New Roman" w:hAnsi="Times New Roman" w:cs="Times New Roman"/>
          <w:i/>
          <w:sz w:val="24"/>
          <w:szCs w:val="24"/>
        </w:rPr>
        <w:t>AGc</w:t>
      </w:r>
      <w:proofErr w:type="spellEnd"/>
      <w:r>
        <w:rPr>
          <w:rFonts w:ascii="Times New Roman" w:hAnsi="Times New Roman" w:cs="Times New Roman"/>
          <w:sz w:val="24"/>
          <w:szCs w:val="24"/>
        </w:rPr>
        <w:t>. En particular, u</w:t>
      </w:r>
      <w:r w:rsidRPr="008143FA">
        <w:rPr>
          <w:rFonts w:ascii="Times New Roman" w:hAnsi="Times New Roman" w:cs="Times New Roman"/>
          <w:sz w:val="24"/>
          <w:szCs w:val="24"/>
        </w:rPr>
        <w:t>na previa obtención del tamaño de población permite fijar el áre</w:t>
      </w:r>
      <w:r>
        <w:rPr>
          <w:rFonts w:ascii="Times New Roman" w:hAnsi="Times New Roman" w:cs="Times New Roman"/>
          <w:sz w:val="24"/>
          <w:szCs w:val="24"/>
        </w:rPr>
        <w:t>a de la grilla</w:t>
      </w:r>
      <w:r w:rsidRPr="008143FA">
        <w:rPr>
          <w:rFonts w:ascii="Times New Roman" w:hAnsi="Times New Roman" w:cs="Times New Roman"/>
          <w:sz w:val="24"/>
          <w:szCs w:val="24"/>
        </w:rPr>
        <w:t xml:space="preserve"> </w:t>
      </w:r>
      <w:r>
        <w:rPr>
          <w:rFonts w:ascii="Times New Roman" w:hAnsi="Times New Roman" w:cs="Times New Roman"/>
          <w:sz w:val="24"/>
          <w:szCs w:val="24"/>
        </w:rPr>
        <w:t>bidimensional</w:t>
      </w:r>
      <w:r w:rsidRPr="008143FA">
        <w:rPr>
          <w:rFonts w:ascii="Times New Roman" w:hAnsi="Times New Roman" w:cs="Times New Roman"/>
          <w:sz w:val="24"/>
          <w:szCs w:val="24"/>
          <w:vertAlign w:val="superscript"/>
        </w:rPr>
        <w:footnoteReference w:id="6"/>
      </w:r>
      <w:r w:rsidRPr="008143FA">
        <w:rPr>
          <w:rFonts w:ascii="Times New Roman" w:hAnsi="Times New Roman" w:cs="Times New Roman"/>
          <w:sz w:val="24"/>
          <w:szCs w:val="24"/>
        </w:rPr>
        <w:t xml:space="preserve">, de manera que los valores posibles para este parámetro son </w:t>
      </w:r>
      <w:r>
        <w:rPr>
          <w:rFonts w:ascii="Times New Roman" w:hAnsi="Times New Roman" w:cs="Times New Roman"/>
          <w:sz w:val="24"/>
          <w:szCs w:val="24"/>
        </w:rPr>
        <w:t>sus dimensiones. Además, se añade la cardinalidad</w:t>
      </w:r>
      <w:r w:rsidRPr="008143FA">
        <w:rPr>
          <w:rFonts w:ascii="Times New Roman" w:hAnsi="Times New Roman" w:cs="Times New Roman"/>
          <w:sz w:val="24"/>
          <w:szCs w:val="24"/>
        </w:rPr>
        <w:t xml:space="preserve"> de los espacios de configuración, esto permite estimar los tiempos de espera para configurar cada algoritmo.</w:t>
      </w:r>
    </w:p>
    <w:p w:rsidR="0077088B" w:rsidRPr="008143FA"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r w:rsidR="0077088B">
        <w:rPr>
          <w:rFonts w:ascii="Times New Roman" w:hAnsi="Times New Roman" w:cs="Times New Roman"/>
          <w:sz w:val="24"/>
          <w:szCs w:val="24"/>
        </w:rPr>
        <w:t>Toda la información necesaria para realizar la configuración se especifica en un archivo, conceptualmente llamado</w:t>
      </w:r>
      <w:r w:rsidR="0077088B" w:rsidRPr="008143FA">
        <w:rPr>
          <w:rFonts w:ascii="Times New Roman" w:hAnsi="Times New Roman" w:cs="Times New Roman"/>
          <w:sz w:val="24"/>
          <w:szCs w:val="24"/>
        </w:rPr>
        <w:t xml:space="preserve"> </w:t>
      </w:r>
      <w:r w:rsidR="0077088B" w:rsidRPr="005F2BF4">
        <w:rPr>
          <w:rFonts w:ascii="Times New Roman" w:hAnsi="Times New Roman" w:cs="Times New Roman"/>
          <w:i/>
          <w:sz w:val="24"/>
          <w:szCs w:val="24"/>
        </w:rPr>
        <w:t xml:space="preserve">escenario de </w:t>
      </w:r>
      <w:r w:rsidR="0077088B" w:rsidRPr="00184F8B">
        <w:rPr>
          <w:rFonts w:ascii="Times New Roman" w:hAnsi="Times New Roman" w:cs="Times New Roman"/>
          <w:i/>
          <w:sz w:val="24"/>
          <w:szCs w:val="24"/>
        </w:rPr>
        <w:t>sintonización</w:t>
      </w:r>
      <w:r w:rsidR="0077088B" w:rsidRPr="005F2BF4">
        <w:rPr>
          <w:rFonts w:ascii="Times New Roman" w:hAnsi="Times New Roman" w:cs="Times New Roman"/>
          <w:sz w:val="24"/>
          <w:szCs w:val="24"/>
        </w:rPr>
        <w:t xml:space="preserve">. </w:t>
      </w:r>
      <w:r w:rsidR="0077088B">
        <w:rPr>
          <w:rFonts w:ascii="Times New Roman" w:hAnsi="Times New Roman" w:cs="Times New Roman"/>
          <w:sz w:val="24"/>
          <w:szCs w:val="24"/>
        </w:rPr>
        <w:t xml:space="preserve">A continuación </w:t>
      </w:r>
      <w:r w:rsidR="0077088B" w:rsidRPr="005F2BF4">
        <w:rPr>
          <w:rFonts w:ascii="Times New Roman" w:hAnsi="Times New Roman" w:cs="Times New Roman"/>
          <w:sz w:val="24"/>
          <w:szCs w:val="24"/>
        </w:rPr>
        <w:t xml:space="preserve">se especifican los principales parámetros de un </w:t>
      </w:r>
      <w:r w:rsidR="0077088B" w:rsidRPr="005F2BF4">
        <w:rPr>
          <w:rFonts w:ascii="Times New Roman" w:hAnsi="Times New Roman" w:cs="Times New Roman"/>
          <w:i/>
          <w:sz w:val="24"/>
          <w:szCs w:val="24"/>
        </w:rPr>
        <w:t>escenario de sintonización,</w:t>
      </w:r>
      <w:r w:rsidR="00BB0DA1">
        <w:rPr>
          <w:rFonts w:ascii="Times New Roman" w:hAnsi="Times New Roman" w:cs="Times New Roman"/>
          <w:sz w:val="24"/>
          <w:szCs w:val="24"/>
        </w:rPr>
        <w:t xml:space="preserve"> y cómo son</w:t>
      </w:r>
      <w:r w:rsidR="0077088B" w:rsidRPr="008143FA">
        <w:rPr>
          <w:rFonts w:ascii="Times New Roman" w:hAnsi="Times New Roman" w:cs="Times New Roman"/>
          <w:sz w:val="24"/>
          <w:szCs w:val="24"/>
        </w:rPr>
        <w:t xml:space="preserve"> definidos para la configura</w:t>
      </w:r>
      <w:r w:rsidR="0077088B">
        <w:rPr>
          <w:rFonts w:ascii="Times New Roman" w:hAnsi="Times New Roman" w:cs="Times New Roman"/>
          <w:sz w:val="24"/>
          <w:szCs w:val="24"/>
        </w:rPr>
        <w:t>ción de los algoritmos objetivo.</w:t>
      </w:r>
    </w:p>
    <w:p w:rsidR="00A044DB" w:rsidRDefault="00A044DB" w:rsidP="00A044DB">
      <w:pPr>
        <w:pStyle w:val="normal0"/>
        <w:spacing w:line="360" w:lineRule="auto"/>
        <w:jc w:val="both"/>
        <w:rPr>
          <w:rFonts w:ascii="Times New Roman" w:hAnsi="Times New Roman" w:cs="Times New Roman"/>
          <w:sz w:val="24"/>
          <w:szCs w:val="24"/>
        </w:rPr>
      </w:pP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044DB">
        <w:rPr>
          <w:rFonts w:ascii="Times New Roman" w:hAnsi="Times New Roman" w:cs="Times New Roman"/>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tim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i/>
          <w:sz w:val="24"/>
          <w:szCs w:val="24"/>
        </w:rPr>
        <w:t xml:space="preserve"> </w:t>
      </w:r>
      <w:r w:rsidRPr="0077088B">
        <w:rPr>
          <w:rFonts w:ascii="Times New Roman" w:hAnsi="Times New Roman" w:cs="Times New Roman"/>
          <w:sz w:val="24"/>
          <w:szCs w:val="24"/>
        </w:rPr>
        <w:t>El tiempo transcurrido tras el cual una ejecución del algoritmo será terminada sin éxito. (</w:t>
      </w:r>
      <w:proofErr w:type="spellStart"/>
      <w:r w:rsidRPr="0077088B">
        <w:rPr>
          <w:rFonts w:ascii="Times New Roman" w:hAnsi="Times New Roman" w:cs="Times New Roman"/>
          <w:sz w:val="24"/>
          <w:szCs w:val="24"/>
        </w:rPr>
        <w:t>Ej</w:t>
      </w:r>
      <w:proofErr w:type="spellEnd"/>
      <w:r w:rsidRPr="0077088B">
        <w:rPr>
          <w:rFonts w:ascii="Times New Roman" w:hAnsi="Times New Roman" w:cs="Times New Roman"/>
          <w:sz w:val="24"/>
          <w:szCs w:val="24"/>
        </w:rPr>
        <w:t xml:space="preserve">: No alcanzar el óptimo). E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xml:space="preserve"> fue ajustado </w:t>
      </w:r>
      <w:r w:rsidRPr="0077088B">
        <w:rPr>
          <w:rFonts w:ascii="Times New Roman" w:hAnsi="Times New Roman" w:cs="Times New Roman"/>
          <w:sz w:val="24"/>
          <w:szCs w:val="24"/>
        </w:rPr>
        <w:lastRenderedPageBreak/>
        <w:t>experimentalmente en 260s, tiempo en el cual el AG-generacional efectúa 150.000 evaluaciones sin encontrar el óptim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length</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xml:space="preserve">: La longitud tras la cual una ejecución del algoritmo será terminada sin éxito. Esta longitud puede ser definida como la cantidad de decisiones en un árbol de búsqueda o la cantidad de </w:t>
      </w:r>
      <w:proofErr w:type="spellStart"/>
      <w:r w:rsidRPr="0077088B">
        <w:rPr>
          <w:rFonts w:ascii="Times New Roman" w:hAnsi="Times New Roman" w:cs="Times New Roman"/>
          <w:sz w:val="24"/>
          <w:szCs w:val="24"/>
        </w:rPr>
        <w:t>flips</w:t>
      </w:r>
      <w:proofErr w:type="spellEnd"/>
      <w:r w:rsidRPr="0077088B">
        <w:rPr>
          <w:rFonts w:ascii="Times New Roman" w:hAnsi="Times New Roman" w:cs="Times New Roman"/>
          <w:sz w:val="24"/>
          <w:szCs w:val="24"/>
        </w:rPr>
        <w:t xml:space="preserve"> en un algoritmo SLS. Para los algoritmos a evaluar se ha definido como la cantidad de evaluaciones de la función objetivo, la cual se ajustó experimentalmente en 150.000 evaluaciones, longitud tras la cual los AG en general no mejoraban la mejor solución encontrada.</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tuner_timeout</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Tiempo de espera del configurador, tras el cual comienza la validación de la mejor configuración de parámetros encontrada. Los tiempos de espera fueron estimados para cada algoritmo en base a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y a los tamaños de sus espacios de configuración, de manera de alcanzar a realizar como mínimo 10 ejecuciones por instancia, en el caso pesimista de no encontrar el óptimo en ninguna ejecución.</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instance_file</w:t>
      </w:r>
      <w:proofErr w:type="spellEnd"/>
      <w:r w:rsidRPr="0077088B">
        <w:rPr>
          <w:rFonts w:ascii="Times New Roman" w:hAnsi="Times New Roman" w:cs="Times New Roman"/>
          <w:b/>
          <w:sz w:val="24"/>
          <w:szCs w:val="24"/>
        </w:rPr>
        <w:t xml:space="preserve"> &amp; </w:t>
      </w:r>
      <w:proofErr w:type="spellStart"/>
      <w:r w:rsidRPr="0077088B">
        <w:rPr>
          <w:rFonts w:ascii="Times New Roman" w:hAnsi="Times New Roman" w:cs="Times New Roman"/>
          <w:b/>
          <w:sz w:val="24"/>
          <w:szCs w:val="24"/>
        </w:rPr>
        <w:t>test_instance_fil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b/>
          <w:sz w:val="24"/>
          <w:szCs w:val="24"/>
        </w:rPr>
        <w:t xml:space="preserve"> </w:t>
      </w:r>
      <w:proofErr w:type="spellStart"/>
      <w:r w:rsidRPr="0077088B">
        <w:rPr>
          <w:rFonts w:ascii="Times New Roman" w:hAnsi="Times New Roman" w:cs="Times New Roman"/>
          <w:sz w:val="24"/>
          <w:szCs w:val="24"/>
        </w:rPr>
        <w:t>ParamILS</w:t>
      </w:r>
      <w:proofErr w:type="spellEnd"/>
      <w:r w:rsidRPr="0077088B">
        <w:rPr>
          <w:rFonts w:ascii="Times New Roman" w:hAnsi="Times New Roman" w:cs="Times New Roman"/>
          <w:sz w:val="24"/>
          <w:szCs w:val="24"/>
        </w:rPr>
        <w:t xml:space="preserve"> utiliza un conjunto de instancias de entrenamiento y un conjunto de instancias de prueba, para validar la configuración obtenida en el entrenamiento. Para ello, el conjunto de 49</w:t>
      </w:r>
      <w:r w:rsidR="00E30672" w:rsidRPr="0077088B">
        <w:rPr>
          <w:rFonts w:ascii="Times New Roman" w:hAnsi="Times New Roman" w:cs="Times New Roman"/>
          <w:sz w:val="24"/>
          <w:szCs w:val="24"/>
        </w:rPr>
        <w:t xml:space="preserve"> instancias se </w:t>
      </w:r>
      <w:proofErr w:type="spellStart"/>
      <w:r w:rsidR="00E30672" w:rsidRPr="0077088B">
        <w:rPr>
          <w:rFonts w:ascii="Times New Roman" w:hAnsi="Times New Roman" w:cs="Times New Roman"/>
          <w:sz w:val="24"/>
          <w:szCs w:val="24"/>
        </w:rPr>
        <w:t>particionó</w:t>
      </w:r>
      <w:proofErr w:type="spellEnd"/>
      <w:r w:rsidR="00E30672" w:rsidRPr="0077088B">
        <w:rPr>
          <w:rFonts w:ascii="Times New Roman" w:hAnsi="Times New Roman" w:cs="Times New Roman"/>
          <w:sz w:val="24"/>
          <w:szCs w:val="24"/>
        </w:rPr>
        <w:t xml:space="preserve"> en 25</w:t>
      </w:r>
      <w:r w:rsidRPr="0077088B">
        <w:rPr>
          <w:rFonts w:ascii="Times New Roman" w:hAnsi="Times New Roman" w:cs="Times New Roman"/>
          <w:sz w:val="24"/>
          <w:szCs w:val="24"/>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B45C2C">
        <w:rPr>
          <w:rFonts w:ascii="Times New Roman" w:eastAsia="Times New Roman" w:hAnsi="Times New Roman" w:cs="Times New Roman"/>
          <w:color w:val="000000" w:themeColor="text1"/>
          <w:sz w:val="24"/>
        </w:rPr>
      </w:r>
      <w:r w:rsidR="00B45C2C">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B45C2C">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B45C2C">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B45C2C">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proofErr w:type="spellStart"/>
      <w:r w:rsidRPr="00ED48BF">
        <w:rPr>
          <w:rFonts w:ascii="Times New Roman" w:eastAsia="Times New Roman" w:hAnsi="Times New Roman" w:cs="Times New Roman"/>
          <w:i/>
          <w:color w:val="000000" w:themeColor="text1"/>
          <w:sz w:val="24"/>
        </w:rPr>
        <w:t>AGc</w:t>
      </w:r>
      <w:proofErr w:type="spellEnd"/>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Pr>
          <w:rFonts w:ascii="Times New Roman" w:eastAsia="Times New Roman" w:hAnsi="Times New Roman" w:cs="Times New Roman"/>
          <w:color w:val="000000" w:themeColor="text1"/>
          <w:sz w:val="24"/>
        </w:rPr>
        <w:t xml:space="preserve">. Este valor se interpreta como una distribución lineal o en anillo, la cual maximiza la exploración del algoritmo, ya que en esta disposición, los individuos presentan la mayor dispersión posible, minimizando la rapidez de difusión </w:t>
      </w:r>
      <w:r>
        <w:rPr>
          <w:rFonts w:ascii="Times New Roman" w:eastAsia="Times New Roman" w:hAnsi="Times New Roman" w:cs="Times New Roman"/>
          <w:color w:val="000000" w:themeColor="text1"/>
          <w:sz w:val="24"/>
        </w:rPr>
        <w:lastRenderedPageBreak/>
        <w:t xml:space="preserve">de buenas 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Pr="000521E7">
        <w:rPr>
          <w:rFonts w:ascii="Times New Roman" w:eastAsia="Times New Roman" w:hAnsi="Times New Roman" w:cs="Times New Roman"/>
          <w:i/>
          <w:color w:val="000000" w:themeColor="text1"/>
          <w:sz w:val="24"/>
        </w:rPr>
        <w:t>uc</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uniform</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choice</w:t>
      </w:r>
      <w:proofErr w:type="spellEnd"/>
      <w:r>
        <w:rPr>
          <w:rFonts w:ascii="Times New Roman" w:eastAsia="Times New Roman" w:hAnsi="Times New Roman" w:cs="Times New Roman"/>
          <w:color w:val="000000" w:themeColor="text1"/>
          <w:sz w:val="24"/>
        </w:rPr>
        <w:t>), que corresponde la política asíncrona que induce la menor presión de selección de las consideradas, lo 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49" w:name="_Ref378187990"/>
      <w:r w:rsidRPr="003B2FCC">
        <w:rPr>
          <w:rFonts w:ascii="Times New Roman" w:eastAsia="Times New Roman" w:hAnsi="Times New Roman" w:cs="Times New Roman"/>
          <w:color w:val="000000" w:themeColor="text1"/>
          <w:sz w:val="24"/>
        </w:rPr>
        <w:t xml:space="preserve">TABLA </w:t>
      </w:r>
      <w:r w:rsidR="00B45C2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B45C2C">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B45C2C">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B45C2C">
        <w:rPr>
          <w:rFonts w:ascii="Times New Roman" w:eastAsia="Times New Roman" w:hAnsi="Times New Roman" w:cs="Times New Roman"/>
          <w:color w:val="000000" w:themeColor="text1"/>
          <w:sz w:val="24"/>
        </w:rPr>
        <w:fldChar w:fldCharType="end"/>
      </w:r>
      <w:bookmarkEnd w:id="149"/>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976972" w:rsidRDefault="00976972" w:rsidP="000D2D9A">
      <w:pPr>
        <w:pStyle w:val="normal0"/>
        <w:spacing w:line="360" w:lineRule="auto"/>
        <w:jc w:val="both"/>
        <w:rPr>
          <w:rFonts w:ascii="Times New Roman" w:eastAsia="Times New Roman" w:hAnsi="Times New Roman" w:cs="Times New Roman"/>
          <w:color w:val="000000" w:themeColor="text1"/>
          <w:sz w:val="24"/>
        </w:rPr>
      </w:pPr>
    </w:p>
    <w:p w:rsidR="0077088B" w:rsidRPr="000D2D9A" w:rsidRDefault="0077088B"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0" w:name="_Toc382494158"/>
      <w:r>
        <w:t>4</w:t>
      </w:r>
      <w:r w:rsidR="00896B1D">
        <w:t>.4</w:t>
      </w:r>
      <w:r w:rsidR="00896B1D">
        <w:tab/>
      </w:r>
      <w:r w:rsidR="001D2DC7">
        <w:t>Diseño experimental</w:t>
      </w:r>
      <w:bookmarkEnd w:id="150"/>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 xml:space="preserve">el comportamiento numérico, </w:t>
      </w:r>
      <w:r w:rsidR="00EA6935">
        <w:rPr>
          <w:rFonts w:ascii="Times New Roman" w:eastAsia="Times New Roman" w:hAnsi="Times New Roman" w:cs="Times New Roman"/>
          <w:color w:val="000000" w:themeColor="text1"/>
          <w:sz w:val="24"/>
          <w:lang w:eastAsia="es-ES"/>
        </w:rPr>
        <w:lastRenderedPageBreak/>
        <w:t>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B45C2C">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B45C2C">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BF217D"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1</w:t>
            </w:r>
            <w:r w:rsidRPr="002331D5">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m:t>
                    </m:r>
                    <m:r>
                      <w:rPr>
                        <w:rFonts w:ascii="Cambria Math" w:eastAsia="Times New Roman" w:hAnsi="Cambria Math" w:cs="Times New Roman"/>
                        <w:color w:val="000000" w:themeColor="text1"/>
                        <w:sz w:val="24"/>
                      </w:rPr>
                      <m: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4</w:t>
            </w:r>
            <w:r w:rsidR="00BF217D"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2</w:t>
            </w:r>
            <w:r w:rsidRPr="00423630">
              <w:rPr>
                <w:rFonts w:ascii="Times New Roman" w:hAnsi="Times New Roman" w:cs="Times New Roman"/>
                <w:spacing w:val="1"/>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Quizá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w:t>
      </w:r>
      <w:r w:rsidR="009F4AD0">
        <w:rPr>
          <w:rFonts w:ascii="Times New Roman" w:eastAsia="Times New Roman" w:hAnsi="Times New Roman" w:cs="Times New Roman"/>
          <w:color w:val="000000" w:themeColor="text1"/>
          <w:sz w:val="24"/>
          <w:lang w:eastAsia="es-ES"/>
        </w:rPr>
        <w:lastRenderedPageBreak/>
        <w:t>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6A12F4"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3</w:t>
            </w:r>
            <w:r w:rsidRPr="002331D5">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77088B">
        <w:rPr>
          <w:rFonts w:ascii="Times New Roman" w:eastAsia="Times New Roman" w:hAnsi="Times New Roman" w:cs="Times New Roman"/>
          <w:color w:val="000000" w:themeColor="text1"/>
          <w:sz w:val="24"/>
          <w:lang w:eastAsia="es-ES"/>
        </w:rPr>
        <w:t xml:space="preserve"> obtenida</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1"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cstate="print">
                      <a:grayscl/>
                    </a:blip>
                    <a:srcRect/>
                    <a:stretch>
                      <a:fillRect/>
                    </a:stretch>
                  </pic:blipFill>
                  <pic:spPr bwMode="auto">
                    <a:xfrm>
                      <a:off x="0" y="0"/>
                      <a:ext cx="5400040" cy="1593151"/>
                    </a:xfrm>
                    <a:prstGeom prst="rect">
                      <a:avLst/>
                    </a:prstGeom>
                    <a:noFill/>
                    <a:ln w="9525">
                      <a:noFill/>
                      <a:miter lim="800000"/>
                      <a:headEnd/>
                      <a:tailEnd/>
                    </a:ln>
                  </pic:spPr>
                </pic:pic>
              </a:graphicData>
            </a:graphic>
          </wp:inline>
        </w:drawing>
      </w:r>
      <w:bookmarkEnd w:id="151"/>
    </w:p>
    <w:p w:rsidR="00E403AC" w:rsidRPr="009A726E" w:rsidRDefault="00E403AC" w:rsidP="00E403AC">
      <w:pPr>
        <w:keepNext/>
        <w:spacing w:after="0" w:line="360" w:lineRule="auto"/>
        <w:jc w:val="center"/>
        <w:rPr>
          <w:i/>
        </w:rPr>
      </w:pPr>
      <w:bookmarkStart w:id="152" w:name="_Ref382503564"/>
      <w:r w:rsidRPr="00E403AC">
        <w:rPr>
          <w:rFonts w:ascii="Times New Roman" w:hAnsi="Times New Roman" w:cs="Times New Roman"/>
        </w:rPr>
        <w:t xml:space="preserve">FIGURA </w:t>
      </w:r>
      <w:r w:rsidR="00B45C2C">
        <w:rPr>
          <w:rFonts w:ascii="Times New Roman" w:hAnsi="Times New Roman" w:cs="Times New Roman"/>
        </w:rPr>
        <w:fldChar w:fldCharType="begin"/>
      </w:r>
      <w:r w:rsidR="004C42DB">
        <w:rPr>
          <w:rFonts w:ascii="Times New Roman" w:hAnsi="Times New Roman" w:cs="Times New Roman"/>
        </w:rPr>
        <w:instrText xml:space="preserve"> STYLEREF 1 \s </w:instrText>
      </w:r>
      <w:r w:rsidR="00B45C2C">
        <w:rPr>
          <w:rFonts w:ascii="Times New Roman" w:hAnsi="Times New Roman" w:cs="Times New Roman"/>
        </w:rPr>
        <w:fldChar w:fldCharType="separate"/>
      </w:r>
      <w:r w:rsidR="004C42DB">
        <w:rPr>
          <w:rFonts w:ascii="Times New Roman" w:hAnsi="Times New Roman" w:cs="Times New Roman"/>
          <w:noProof/>
        </w:rPr>
        <w:t>4</w:t>
      </w:r>
      <w:r w:rsidR="00B45C2C">
        <w:rPr>
          <w:rFonts w:ascii="Times New Roman" w:hAnsi="Times New Roman" w:cs="Times New Roman"/>
        </w:rPr>
        <w:fldChar w:fldCharType="end"/>
      </w:r>
      <w:r w:rsidR="004C42DB">
        <w:rPr>
          <w:rFonts w:ascii="Times New Roman" w:hAnsi="Times New Roman" w:cs="Times New Roman"/>
        </w:rPr>
        <w:t>.</w:t>
      </w:r>
      <w:r w:rsidR="00B45C2C">
        <w:rPr>
          <w:rFonts w:ascii="Times New Roman" w:hAnsi="Times New Roman" w:cs="Times New Roman"/>
        </w:rPr>
        <w:fldChar w:fldCharType="begin"/>
      </w:r>
      <w:r w:rsidR="004C42DB">
        <w:rPr>
          <w:rFonts w:ascii="Times New Roman" w:hAnsi="Times New Roman" w:cs="Times New Roman"/>
        </w:rPr>
        <w:instrText xml:space="preserve"> SEQ Figura \* ARABIC \s 1 </w:instrText>
      </w:r>
      <w:r w:rsidR="00B45C2C">
        <w:rPr>
          <w:rFonts w:ascii="Times New Roman" w:hAnsi="Times New Roman" w:cs="Times New Roman"/>
        </w:rPr>
        <w:fldChar w:fldCharType="separate"/>
      </w:r>
      <w:r w:rsidR="004C42DB">
        <w:rPr>
          <w:rFonts w:ascii="Times New Roman" w:hAnsi="Times New Roman" w:cs="Times New Roman"/>
          <w:noProof/>
        </w:rPr>
        <w:t>18</w:t>
      </w:r>
      <w:r w:rsidR="00B45C2C">
        <w:rPr>
          <w:rFonts w:ascii="Times New Roman" w:hAnsi="Times New Roman" w:cs="Times New Roman"/>
        </w:rPr>
        <w:fldChar w:fldCharType="end"/>
      </w:r>
      <w:bookmarkEnd w:id="152"/>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B45C2C">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B45C2C">
        <w:rPr>
          <w:rFonts w:ascii="Times New Roman" w:eastAsia="Times New Roman" w:hAnsi="Times New Roman" w:cs="Times New Roman"/>
          <w:color w:val="000000" w:themeColor="text1"/>
          <w:sz w:val="24"/>
          <w:lang w:eastAsia="es-ES"/>
        </w:rPr>
      </w:r>
      <w:r w:rsidR="00B45C2C">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B45C2C">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w:t>
      </w:r>
      <w:r w:rsidR="003A0349">
        <w:rPr>
          <w:rFonts w:ascii="Times New Roman" w:eastAsia="Times New Roman" w:hAnsi="Times New Roman" w:cs="Times New Roman"/>
          <w:color w:val="000000" w:themeColor="text1"/>
          <w:sz w:val="24"/>
          <w:lang w:eastAsia="es-ES"/>
        </w:rPr>
        <w:lastRenderedPageBreak/>
        <w:t>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77088B" w:rsidRPr="0077088B" w:rsidRDefault="00BE49FC" w:rsidP="0077088B">
      <w:pPr>
        <w:autoSpaceDE w:val="0"/>
        <w:autoSpaceDN w:val="0"/>
        <w:adjustRightInd w:val="0"/>
        <w:spacing w:after="0" w:line="360" w:lineRule="auto"/>
        <w:jc w:val="both"/>
        <w:rPr>
          <w:rFonts w:ascii="Times New Roman" w:eastAsia="DejaVuSans" w:hAnsi="Times New Roman" w:cs="Times New Roman"/>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0077088B">
        <w:rPr>
          <w:rFonts w:ascii="Times New Roman" w:eastAsia="DejaVuSans" w:hAnsi="Times New Roman" w:cs="Times New Roman"/>
          <w:sz w:val="24"/>
          <w:szCs w:val="24"/>
        </w:rPr>
        <w:t xml:space="preserve">convergencia, </w:t>
      </w:r>
      <w:r w:rsidR="0077088B">
        <w:rPr>
          <w:rFonts w:ascii="Times New Roman" w:eastAsia="Times New Roman" w:hAnsi="Times New Roman" w:cs="Times New Roman"/>
          <w:color w:val="000000" w:themeColor="text1"/>
          <w:sz w:val="24"/>
          <w:lang w:eastAsia="es-ES"/>
        </w:rPr>
        <w:t xml:space="preserve">se tabula el número de la generación, y el </w:t>
      </w:r>
      <w:proofErr w:type="spellStart"/>
      <w:r w:rsidR="0077088B" w:rsidRPr="004906A8">
        <w:rPr>
          <w:rFonts w:ascii="Times New Roman" w:eastAsia="Times New Roman" w:hAnsi="Times New Roman" w:cs="Times New Roman"/>
          <w:i/>
          <w:color w:val="000000" w:themeColor="text1"/>
          <w:sz w:val="24"/>
          <w:lang w:eastAsia="es-ES"/>
        </w:rPr>
        <w:t>fitness</w:t>
      </w:r>
      <w:proofErr w:type="spellEnd"/>
      <w:r w:rsidR="0077088B">
        <w:rPr>
          <w:rFonts w:ascii="Times New Roman" w:eastAsia="Times New Roman" w:hAnsi="Times New Roman" w:cs="Times New Roman"/>
          <w:color w:val="000000" w:themeColor="text1"/>
          <w:sz w:val="24"/>
          <w:lang w:eastAsia="es-ES"/>
        </w:rPr>
        <w:t xml:space="preserve"> del mejor individuo en la población para cada generación, tal como muestra la </w:t>
      </w:r>
      <w:fldSimple w:instr=" REF _Ref378786444 \h  \* MERGEFORMAT ">
        <w:r w:rsidR="0077088B" w:rsidRPr="005D0658">
          <w:rPr>
            <w:rFonts w:ascii="Times New Roman" w:eastAsia="Times New Roman" w:hAnsi="Times New Roman" w:cs="Times New Roman"/>
            <w:color w:val="000000" w:themeColor="text1"/>
            <w:sz w:val="24"/>
            <w:lang w:eastAsia="es-ES"/>
          </w:rPr>
          <w:t>TABLA 4.6</w:t>
        </w:r>
      </w:fldSimple>
      <w:r w:rsidR="0077088B">
        <w:rPr>
          <w:rFonts w:ascii="Times New Roman" w:eastAsia="Times New Roman" w:hAnsi="Times New Roman" w:cs="Times New Roman"/>
          <w:color w:val="000000" w:themeColor="text1"/>
          <w:sz w:val="24"/>
          <w:lang w:eastAsia="es-ES"/>
        </w:rPr>
        <w:t xml:space="preserve">. Luego estos datos son graficados, como muestra la </w:t>
      </w:r>
      <w:fldSimple w:instr=" REF _Ref382509787 \h  \* MERGEFORMAT ">
        <w:r w:rsidR="0077088B" w:rsidRPr="005D0658">
          <w:rPr>
            <w:rFonts w:ascii="Times New Roman" w:hAnsi="Times New Roman" w:cs="Times New Roman"/>
            <w:sz w:val="24"/>
            <w:szCs w:val="24"/>
          </w:rPr>
          <w:t>FIGURA 4.19</w:t>
        </w:r>
      </w:fldSimple>
      <w:r w:rsidR="0077088B">
        <w:t>.</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3"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B45C2C">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B45C2C">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B45C2C">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B45C2C">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B45C2C">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B45C2C">
        <w:rPr>
          <w:rFonts w:ascii="Times New Roman" w:hAnsi="Times New Roman" w:cs="Times New Roman"/>
          <w:b w:val="0"/>
          <w:color w:val="auto"/>
          <w:sz w:val="24"/>
          <w:szCs w:val="24"/>
        </w:rPr>
        <w:fldChar w:fldCharType="end"/>
      </w:r>
      <w:bookmarkEnd w:id="153"/>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4"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5"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77088B">
      <w:pPr>
        <w:pStyle w:val="Epgrafe"/>
        <w:spacing w:after="0"/>
        <w:jc w:val="center"/>
      </w:pPr>
      <w:bookmarkStart w:id="155" w:name="_Ref382509787"/>
      <w:r w:rsidRPr="00AD2A76">
        <w:rPr>
          <w:rFonts w:ascii="Times New Roman" w:hAnsi="Times New Roman" w:cs="Times New Roman"/>
          <w:b w:val="0"/>
          <w:color w:val="auto"/>
          <w:sz w:val="24"/>
          <w:szCs w:val="24"/>
        </w:rPr>
        <w:t xml:space="preserve">FIGURA </w:t>
      </w:r>
      <w:r w:rsidR="00B45C2C">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B45C2C">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B45C2C">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B45C2C">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B45C2C">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19</w:t>
      </w:r>
      <w:r w:rsidR="00B45C2C">
        <w:rPr>
          <w:rFonts w:ascii="Times New Roman" w:hAnsi="Times New Roman" w:cs="Times New Roman"/>
          <w:b w:val="0"/>
          <w:color w:val="auto"/>
          <w:sz w:val="24"/>
          <w:szCs w:val="24"/>
        </w:rPr>
        <w:fldChar w:fldCharType="end"/>
      </w:r>
      <w:bookmarkEnd w:id="155"/>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Pr>
          <w:rFonts w:ascii="Times New Roman" w:hAnsi="Times New Roman" w:cs="Times New Roman"/>
          <w:b w:val="0"/>
          <w:i/>
          <w:color w:val="auto"/>
          <w:sz w:val="24"/>
          <w:szCs w:val="24"/>
        </w:rPr>
        <w:t xml:space="preserve"> de una ejecución</w:t>
      </w:r>
      <w:bookmarkEnd w:id="154"/>
    </w:p>
    <w:p w:rsidR="0077088B" w:rsidRDefault="0077088B" w:rsidP="0077088B">
      <w:pPr>
        <w:spacing w:after="0" w:line="360" w:lineRule="auto"/>
        <w:jc w:val="both"/>
        <w:rPr>
          <w:rFonts w:ascii="Times New Roman" w:eastAsia="DejaVuSans" w:hAnsi="Times New Roman" w:cs="Times New Roman"/>
          <w:sz w:val="24"/>
          <w:szCs w:val="24"/>
        </w:rPr>
      </w:pP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w:t>
      </w:r>
      <w:r w:rsidR="003D01FD" w:rsidRPr="003D01FD">
        <w:rPr>
          <w:rFonts w:ascii="Times New Roman" w:hAnsi="Times New Roman" w:cs="Times New Roman"/>
          <w:sz w:val="24"/>
          <w:szCs w:val="24"/>
        </w:rPr>
        <w:lastRenderedPageBreak/>
        <w:t xml:space="preserve">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B45C2C">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B45C2C">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B45C2C">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6" cstate="print">
                      <a:grayscl/>
                    </a:blip>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6" w:name="_Ref378989548"/>
      <w:r w:rsidRPr="007849EC">
        <w:rPr>
          <w:rFonts w:ascii="Times New Roman" w:hAnsi="Times New Roman" w:cs="Times New Roman"/>
          <w:b w:val="0"/>
          <w:color w:val="auto"/>
          <w:sz w:val="24"/>
          <w:szCs w:val="24"/>
        </w:rPr>
        <w:t xml:space="preserve">FIGURA </w:t>
      </w:r>
      <w:r w:rsidR="00B45C2C">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B45C2C">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B45C2C">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B45C2C">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B45C2C">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0</w:t>
      </w:r>
      <w:r w:rsidR="00B45C2C">
        <w:rPr>
          <w:rFonts w:ascii="Times New Roman" w:hAnsi="Times New Roman" w:cs="Times New Roman"/>
          <w:b w:val="0"/>
          <w:color w:val="auto"/>
          <w:sz w:val="24"/>
          <w:szCs w:val="24"/>
        </w:rPr>
        <w:fldChar w:fldCharType="end"/>
      </w:r>
      <w:bookmarkEnd w:id="156"/>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7" w:name="_Toc382494159"/>
      <w:r>
        <w:t>4</w:t>
      </w:r>
      <w:r w:rsidR="00896B1D">
        <w:t>.5</w:t>
      </w:r>
      <w:r w:rsidR="00896B1D">
        <w:tab/>
      </w:r>
      <w:r w:rsidR="001D2DC7">
        <w:t>Plataforma evolutiva</w:t>
      </w:r>
      <w:r w:rsidR="00173531">
        <w:t xml:space="preserve"> </w:t>
      </w:r>
      <w:proofErr w:type="spellStart"/>
      <w:r w:rsidR="00173531" w:rsidRPr="00173531">
        <w:rPr>
          <w:i/>
        </w:rPr>
        <w:t>JCell</w:t>
      </w:r>
      <w:bookmarkEnd w:id="157"/>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ucturados como no estructurados. Dentro de los no estructurados se 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w:t>
      </w:r>
      <w:r w:rsidR="0063573D">
        <w:rPr>
          <w:rFonts w:ascii="Times New Roman" w:hAnsi="Times New Roman" w:cs="Times New Roman"/>
          <w:sz w:val="24"/>
          <w:szCs w:val="24"/>
        </w:rPr>
        <w:lastRenderedPageBreak/>
        <w:t>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4879FF">
        <w:rPr>
          <w:rFonts w:ascii="Times New Roman" w:hAnsi="Times New Roman" w:cs="Times New Roman"/>
          <w:sz w:val="24"/>
          <w:szCs w:val="24"/>
        </w:rPr>
        <w:t xml:space="preserve"> en cuestión</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B45C2C">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B45C2C">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B45C2C">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B45C2C">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B45C2C">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1</w:t>
      </w:r>
      <w:r w:rsidR="00B45C2C">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 xml:space="preserve">Breve descripción d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B45C2C">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B45C2C">
        <w:fldChar w:fldCharType="separate"/>
      </w:r>
      <w:r w:rsidRPr="00FF3727">
        <w:t>(Alba</w:t>
      </w:r>
      <w:r w:rsidR="00197D93">
        <w:t xml:space="preserve"> y </w:t>
      </w:r>
      <w:r w:rsidRPr="00FF3727">
        <w:t>Dorronsoro, 2008)</w:t>
      </w:r>
      <w:r w:rsidR="00B45C2C">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AD2A76" w:rsidRDefault="00AD2A76" w:rsidP="00703581">
      <w:pPr>
        <w:pStyle w:val="Texto"/>
      </w:pPr>
    </w:p>
    <w:p w:rsidR="00231D99" w:rsidRPr="00231D99" w:rsidRDefault="00896B1D" w:rsidP="00645D0B">
      <w:pPr>
        <w:pStyle w:val="Ttulo1"/>
        <w:spacing w:line="360" w:lineRule="auto"/>
      </w:pPr>
      <w:r>
        <w:lastRenderedPageBreak/>
        <w:tab/>
      </w:r>
      <w:bookmarkStart w:id="158" w:name="_Toc382494160"/>
      <w:r>
        <w:t>RESULTADOS</w:t>
      </w:r>
      <w:r w:rsidR="001E73DD">
        <w:t xml:space="preserve"> COMPUTACIONALES Y ANÁLISIS</w:t>
      </w:r>
      <w:bookmarkEnd w:id="158"/>
    </w:p>
    <w:p w:rsidR="00DC23F7" w:rsidRPr="00645D0B" w:rsidRDefault="00DC23F7"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B45C2C">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45C2C">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B45C2C">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B45C2C">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B45C2C">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Pr="00351287" w:rsidRDefault="006A2C1A" w:rsidP="00351287">
      <w:pPr>
        <w:pStyle w:val="Prrafodelista"/>
        <w:numPr>
          <w:ilvl w:val="0"/>
          <w:numId w:val="22"/>
        </w:numPr>
        <w:spacing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B45C2C"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B45C2C" w:rsidRPr="00351287">
        <w:rPr>
          <w:rFonts w:ascii="Times New Roman" w:hAnsi="Times New Roman" w:cs="Times New Roman"/>
          <w:sz w:val="24"/>
          <w:szCs w:val="24"/>
        </w:rPr>
      </w:r>
      <w:r w:rsidR="00B45C2C"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B45C2C"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B45C2C">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B45C2C">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561714" w:rsidRPr="00FA426F" w:rsidRDefault="00561714"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59" w:name="_Ref376529366"/>
      <w:bookmarkStart w:id="160" w:name="_Ref376529357"/>
      <w:r w:rsidRPr="002A528A">
        <w:rPr>
          <w:rFonts w:ascii="Times New Roman" w:eastAsia="Times New Roman" w:hAnsi="Times New Roman" w:cs="Times New Roman"/>
          <w:color w:val="000000" w:themeColor="text1"/>
          <w:sz w:val="24"/>
        </w:rPr>
        <w:t xml:space="preserve">TABLA </w:t>
      </w:r>
      <w:r w:rsidR="00B45C2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B45C2C">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B45C2C">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B45C2C">
        <w:rPr>
          <w:rFonts w:ascii="Times New Roman" w:eastAsia="Times New Roman" w:hAnsi="Times New Roman" w:cs="Times New Roman"/>
          <w:color w:val="000000" w:themeColor="text1"/>
          <w:sz w:val="24"/>
        </w:rPr>
        <w:fldChar w:fldCharType="end"/>
      </w:r>
      <w:bookmarkEnd w:id="159"/>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0"/>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lastRenderedPageBreak/>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9A51D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9A51D4">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9A51D4">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En 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lastRenderedPageBreak/>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B45C2C">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B45C2C">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1" w:name="_Toc376970075"/>
      <w:bookmarkStart w:id="162" w:name="_Toc379039074"/>
      <w:bookmarkStart w:id="163" w:name="_Toc379361135"/>
      <w:bookmarkStart w:id="164"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1"/>
      <w:bookmarkEnd w:id="162"/>
      <w:bookmarkEnd w:id="163"/>
      <w:bookmarkEnd w:id="164"/>
    </w:p>
    <w:p w:rsidR="00C81B56" w:rsidRDefault="009B0975" w:rsidP="00D86D90">
      <w:pPr>
        <w:pStyle w:val="Prrafodelista"/>
        <w:spacing w:after="0"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5" w:name="_Toc376970076"/>
      <w:bookmarkStart w:id="166" w:name="_Toc379039075"/>
      <w:bookmarkStart w:id="167" w:name="_Toc379361136"/>
      <w:bookmarkStart w:id="168"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5"/>
      <w:bookmarkEnd w:id="166"/>
      <w:bookmarkEnd w:id="167"/>
      <w:bookmarkEnd w:id="168"/>
    </w:p>
    <w:p w:rsidR="00D86D90" w:rsidRPr="0085072B" w:rsidRDefault="00D86D90" w:rsidP="00D86D90">
      <w:pPr>
        <w:pStyle w:val="Prrafodelista"/>
        <w:spacing w:after="0" w:line="360" w:lineRule="auto"/>
        <w:ind w:left="0"/>
        <w:jc w:val="both"/>
        <w:outlineLvl w:val="2"/>
        <w:rPr>
          <w:rFonts w:ascii="Times New Roman" w:hAnsi="Times New Roman" w:cs="Times New Roman"/>
          <w:sz w:val="24"/>
          <w:szCs w:val="24"/>
        </w:rPr>
      </w:pPr>
    </w:p>
    <w:p w:rsidR="00F157EC" w:rsidRPr="00F157EC" w:rsidRDefault="00F157EC" w:rsidP="00D86D90">
      <w:pPr>
        <w:pStyle w:val="normal0"/>
        <w:spacing w:line="360" w:lineRule="auto"/>
        <w:jc w:val="center"/>
        <w:rPr>
          <w:rFonts w:ascii="Times New Roman" w:eastAsia="Times New Roman" w:hAnsi="Times New Roman" w:cs="Times New Roman"/>
          <w:i/>
          <w:color w:val="000000" w:themeColor="text1"/>
          <w:sz w:val="24"/>
        </w:rPr>
      </w:pPr>
      <w:bookmarkStart w:id="169" w:name="_Ref376530570"/>
      <w:r w:rsidRPr="00F157EC">
        <w:rPr>
          <w:rFonts w:ascii="Times New Roman" w:eastAsia="Times New Roman" w:hAnsi="Times New Roman" w:cs="Times New Roman"/>
          <w:color w:val="000000" w:themeColor="text1"/>
          <w:sz w:val="24"/>
        </w:rPr>
        <w:t xml:space="preserve">TABLA </w:t>
      </w:r>
      <w:r w:rsidR="00B45C2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B45C2C">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B45C2C">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B45C2C">
        <w:rPr>
          <w:rFonts w:ascii="Times New Roman" w:eastAsia="Times New Roman" w:hAnsi="Times New Roman" w:cs="Times New Roman"/>
          <w:color w:val="000000" w:themeColor="text1"/>
          <w:sz w:val="24"/>
        </w:rPr>
        <w:fldChar w:fldCharType="end"/>
      </w:r>
      <w:bookmarkEnd w:id="169"/>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341249">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B45C2C">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B45C2C">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0"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B45C2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B45C2C">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B45C2C">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B45C2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B45C2C">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B45C2C">
        <w:rPr>
          <w:rFonts w:ascii="Times New Roman" w:eastAsia="Times New Roman" w:hAnsi="Times New Roman" w:cs="Times New Roman"/>
          <w:color w:val="000000" w:themeColor="text1"/>
          <w:sz w:val="24"/>
        </w:rPr>
        <w:fldChar w:fldCharType="end"/>
      </w:r>
      <w:bookmarkEnd w:id="17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341249">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xml:space="preserve">) para el grupo1, </w:t>
      </w:r>
      <w:r w:rsidR="002006D2">
        <w:rPr>
          <w:rFonts w:ascii="Times New Roman" w:hAnsi="Times New Roman" w:cs="Times New Roman"/>
          <w:sz w:val="24"/>
          <w:szCs w:val="24"/>
        </w:rPr>
        <w:lastRenderedPageBreak/>
        <w:t>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B45C2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B45C2C">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8"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1"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w:t>
            </w:r>
            <w:r w:rsidR="00B45C2C">
              <w:rPr>
                <w:rFonts w:ascii="Times New Roman" w:eastAsia="Times New Roman" w:hAnsi="Times New Roman" w:cs="Times New Roman"/>
                <w:b w:val="0"/>
                <w:bCs w:val="0"/>
                <w:color w:val="000000" w:themeColor="text1"/>
                <w:sz w:val="24"/>
                <w:szCs w:val="22"/>
                <w:lang w:eastAsia="es-ES"/>
              </w:rPr>
              <w:fldChar w:fldCharType="end"/>
            </w:r>
            <w:bookmarkEnd w:id="171"/>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2" w:name="_Ref382510150"/>
            <w:bookmarkStart w:id="173"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2</w:t>
            </w:r>
            <w:r w:rsidR="00B45C2C">
              <w:rPr>
                <w:rFonts w:ascii="Times New Roman" w:eastAsia="Times New Roman" w:hAnsi="Times New Roman" w:cs="Times New Roman"/>
                <w:b w:val="0"/>
                <w:bCs w:val="0"/>
                <w:color w:val="000000" w:themeColor="text1"/>
                <w:sz w:val="24"/>
                <w:szCs w:val="22"/>
                <w:lang w:eastAsia="es-ES"/>
              </w:rPr>
              <w:fldChar w:fldCharType="end"/>
            </w:r>
            <w:bookmarkEnd w:id="172"/>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3"/>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w:t>
      </w:r>
      <w:r w:rsidR="00EE3BAE">
        <w:rPr>
          <w:rFonts w:ascii="Times New Roman" w:hAnsi="Times New Roman" w:cs="Times New Roman"/>
          <w:sz w:val="24"/>
          <w:szCs w:val="24"/>
        </w:rPr>
        <w:lastRenderedPageBreak/>
        <w:t xml:space="preserve">se muestran en la </w:t>
      </w:r>
      <w:r w:rsidR="00B45C2C">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B45C2C">
        <w:rPr>
          <w:rFonts w:ascii="Times New Roman" w:hAnsi="Times New Roman" w:cs="Times New Roman"/>
          <w:sz w:val="24"/>
          <w:szCs w:val="24"/>
        </w:rPr>
      </w:r>
      <w:r w:rsidR="00B45C2C">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B45C2C">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4"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B45C2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bookmarkEnd w:id="174"/>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5"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lastRenderedPageBreak/>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6" w:name="_Ref382510331"/>
      <w:r w:rsidRPr="00B82C0E">
        <w:rPr>
          <w:rFonts w:ascii="Times New Roman" w:hAnsi="Times New Roman" w:cs="Times New Roman"/>
          <w:b w:val="0"/>
          <w:bCs w:val="0"/>
          <w:color w:val="auto"/>
          <w:sz w:val="24"/>
          <w:szCs w:val="24"/>
        </w:rPr>
        <w:t xml:space="preserve">FIGURA </w:t>
      </w:r>
      <w:r w:rsidR="00B45C2C">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TYLEREF 1 \s </w:instrText>
      </w:r>
      <w:r w:rsidR="00B45C2C">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5</w:t>
      </w:r>
      <w:r w:rsidR="00B45C2C">
        <w:rPr>
          <w:rFonts w:ascii="Times New Roman" w:hAnsi="Times New Roman" w:cs="Times New Roman"/>
          <w:b w:val="0"/>
          <w:bCs w:val="0"/>
          <w:color w:val="auto"/>
          <w:sz w:val="24"/>
          <w:szCs w:val="24"/>
        </w:rPr>
        <w:fldChar w:fldCharType="end"/>
      </w:r>
      <w:r w:rsidR="004C42DB">
        <w:rPr>
          <w:rFonts w:ascii="Times New Roman" w:hAnsi="Times New Roman" w:cs="Times New Roman"/>
          <w:b w:val="0"/>
          <w:bCs w:val="0"/>
          <w:color w:val="auto"/>
          <w:sz w:val="24"/>
          <w:szCs w:val="24"/>
        </w:rPr>
        <w:t>.</w:t>
      </w:r>
      <w:r w:rsidR="00B45C2C">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EQ Figura \* ARABIC \s 1 </w:instrText>
      </w:r>
      <w:r w:rsidR="00B45C2C">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3</w:t>
      </w:r>
      <w:r w:rsidR="00B45C2C">
        <w:rPr>
          <w:rFonts w:ascii="Times New Roman" w:hAnsi="Times New Roman" w:cs="Times New Roman"/>
          <w:b w:val="0"/>
          <w:bCs w:val="0"/>
          <w:color w:val="auto"/>
          <w:sz w:val="24"/>
          <w:szCs w:val="24"/>
        </w:rPr>
        <w:fldChar w:fldCharType="end"/>
      </w:r>
      <w:bookmarkEnd w:id="176"/>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5"/>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7" w:name="_Ref382495810"/>
      <w:r w:rsidRPr="008205F7">
        <w:rPr>
          <w:noProof/>
          <w:lang w:val="es-ES" w:eastAsia="es-ES"/>
        </w:rPr>
        <w:lastRenderedPageBreak/>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8" w:name="_Ref382515561"/>
      <w:r w:rsidRPr="00146B0E">
        <w:rPr>
          <w:rFonts w:ascii="Times New Roman" w:hAnsi="Times New Roman" w:cs="Times New Roman"/>
          <w:b w:val="0"/>
          <w:bCs w:val="0"/>
          <w:color w:val="auto"/>
          <w:sz w:val="24"/>
          <w:szCs w:val="24"/>
          <w:lang w:val="es-CL"/>
        </w:rPr>
        <w:t xml:space="preserve">FIGURA </w:t>
      </w:r>
      <w:r w:rsidR="00B45C2C">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B45C2C">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B45C2C">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B45C2C">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B45C2C">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4</w:t>
      </w:r>
      <w:r w:rsidR="00B45C2C">
        <w:rPr>
          <w:rFonts w:ascii="Times New Roman" w:hAnsi="Times New Roman" w:cs="Times New Roman"/>
          <w:b w:val="0"/>
          <w:bCs w:val="0"/>
          <w:color w:val="auto"/>
          <w:sz w:val="24"/>
          <w:szCs w:val="24"/>
          <w:lang w:val="es-CL"/>
        </w:rPr>
        <w:fldChar w:fldCharType="end"/>
      </w:r>
      <w:bookmarkEnd w:id="178"/>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79" w:name="_Ref382495841"/>
      <w:bookmarkEnd w:id="177"/>
      <w:r w:rsidRPr="003E3B7F">
        <w:rPr>
          <w:noProof/>
          <w:lang w:val="es-ES" w:eastAsia="es-ES"/>
        </w:rPr>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P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0" w:name="_Ref382515621"/>
      <w:r w:rsidRPr="00146B0E">
        <w:rPr>
          <w:rFonts w:ascii="Times New Roman" w:hAnsi="Times New Roman" w:cs="Times New Roman"/>
          <w:b w:val="0"/>
          <w:bCs w:val="0"/>
          <w:color w:val="auto"/>
          <w:sz w:val="24"/>
          <w:szCs w:val="24"/>
          <w:lang w:val="es-CL"/>
        </w:rPr>
        <w:t xml:space="preserve">FIGURA </w:t>
      </w:r>
      <w:r w:rsidR="00B45C2C">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B45C2C">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B45C2C">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B45C2C">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B45C2C">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B45C2C">
        <w:rPr>
          <w:rFonts w:ascii="Times New Roman" w:hAnsi="Times New Roman" w:cs="Times New Roman"/>
          <w:b w:val="0"/>
          <w:bCs w:val="0"/>
          <w:color w:val="auto"/>
          <w:sz w:val="24"/>
          <w:szCs w:val="24"/>
          <w:lang w:val="es-CL"/>
        </w:rPr>
        <w:fldChar w:fldCharType="end"/>
      </w:r>
      <w:bookmarkEnd w:id="180"/>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bookmarkEnd w:id="179"/>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 xml:space="preserve">un enfoque basado en decodificadores de </w:t>
      </w:r>
      <w:r>
        <w:rPr>
          <w:rFonts w:ascii="Times New Roman" w:hAnsi="Times New Roman" w:cs="Times New Roman"/>
          <w:sz w:val="24"/>
          <w:szCs w:val="24"/>
        </w:rPr>
        <w:lastRenderedPageBreak/>
        <w:t>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proofErr w:type="spellStart"/>
      <w:r w:rsidRPr="00D113F7">
        <w:rPr>
          <w:rFonts w:ascii="Times New Roman" w:hAnsi="Times New Roman" w:cs="Times New Roman"/>
          <w:i/>
          <w:sz w:val="24"/>
          <w:szCs w:val="24"/>
        </w:rPr>
        <w:t>AGc</w:t>
      </w:r>
      <w:proofErr w:type="spellEnd"/>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B45C2C">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45C2C">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B45C2C">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proofErr w:type="spellStart"/>
      <w:r w:rsidR="00FB5DB4" w:rsidRPr="00C822AC">
        <w:rPr>
          <w:rFonts w:ascii="Times New Roman" w:hAnsi="Times New Roman" w:cs="Times New Roman"/>
          <w:i/>
          <w:sz w:val="24"/>
          <w:szCs w:val="24"/>
        </w:rPr>
        <w:t>AGc</w:t>
      </w:r>
      <w:proofErr w:type="spellEnd"/>
      <w:r w:rsidR="00FB5DB4">
        <w:rPr>
          <w:rFonts w:ascii="Times New Roman" w:hAnsi="Times New Roman" w:cs="Times New Roman"/>
          <w:sz w:val="24"/>
          <w:szCs w:val="24"/>
        </w:rPr>
        <w:t xml:space="preserve">, agregando un encaje tipo </w:t>
      </w:r>
      <w:proofErr w:type="spellStart"/>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proofErr w:type="spellEnd"/>
      <w:r w:rsidR="00FB5DB4">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w:t>
      </w:r>
      <w:proofErr w:type="spellStart"/>
      <w:r w:rsidR="00FB5DB4">
        <w:rPr>
          <w:rFonts w:ascii="Times New Roman" w:hAnsi="Times New Roman" w:cs="Times New Roman"/>
          <w:sz w:val="24"/>
          <w:szCs w:val="24"/>
        </w:rPr>
        <w:t>x.x.</w:t>
      </w:r>
      <w:proofErr w:type="spellEnd"/>
      <w:r w:rsidR="00FB5DB4">
        <w:rPr>
          <w:rFonts w:ascii="Times New Roman" w:hAnsi="Times New Roman" w:cs="Times New Roman"/>
          <w:sz w:val="24"/>
          <w:szCs w:val="24"/>
        </w:rPr>
        <w:t xml:space="preserve">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B45C2C">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B45C2C">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B45C2C">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B45C2C">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B45C2C">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 xml:space="preserve">or lo que puede considerarse que ambos enfoques son similares en cuanto a </w:t>
      </w:r>
      <w:r w:rsidR="009C2CA6">
        <w:rPr>
          <w:rFonts w:ascii="Times New Roman" w:hAnsi="Times New Roman" w:cs="Times New Roman"/>
          <w:sz w:val="24"/>
          <w:szCs w:val="24"/>
        </w:rPr>
        <w:lastRenderedPageBreak/>
        <w:t>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1"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B45C2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B45C2C">
        <w:rPr>
          <w:rFonts w:ascii="Times New Roman" w:eastAsia="Times New Roman" w:hAnsi="Times New Roman" w:cs="Times New Roman"/>
          <w:b w:val="0"/>
          <w:bCs w:val="0"/>
          <w:color w:val="000000" w:themeColor="text1"/>
          <w:sz w:val="24"/>
          <w:szCs w:val="22"/>
          <w:lang w:eastAsia="es-ES"/>
        </w:rPr>
        <w:fldChar w:fldCharType="end"/>
      </w:r>
      <w:bookmarkEnd w:id="181"/>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8</w:t>
            </w:r>
            <w:r w:rsidR="00EA2B4F">
              <w:rPr>
                <w:rFonts w:ascii="Times New Roman" w:eastAsia="Times New Roman" w:hAnsi="Times New Roman" w:cs="Times New Roman"/>
                <w:color w:val="000000"/>
                <w:sz w:val="20"/>
                <w:szCs w:val="20"/>
                <w:lang w:eastAsia="es-ES"/>
              </w:rPr>
              <w:t>17</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Pr>
                <w:rFonts w:ascii="Times New Roman" w:eastAsia="Times New Roman" w:hAnsi="Times New Roman" w:cs="Times New Roman"/>
                <w:color w:val="000000"/>
                <w:sz w:val="20"/>
                <w:szCs w:val="20"/>
                <w:lang w:eastAsia="es-ES"/>
              </w:rPr>
              <w:t>53</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039</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72441</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198</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6035</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B45C2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B45C2C">
        <w:rPr>
          <w:rFonts w:ascii="Times New Roman" w:eastAsia="Times New Roman" w:hAnsi="Times New Roman" w:cs="Times New Roman"/>
          <w:b w:val="0"/>
          <w:bCs w:val="0"/>
          <w:color w:val="000000" w:themeColor="text1"/>
          <w:sz w:val="24"/>
          <w:szCs w:val="22"/>
          <w:lang w:eastAsia="es-ES"/>
        </w:rPr>
        <w:fldChar w:fldCharType="end"/>
      </w:r>
      <w:bookmarkEnd w:id="182"/>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21</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r w:rsidR="00651EBD">
              <w:rPr>
                <w:rFonts w:ascii="Times New Roman" w:eastAsia="Times New Roman" w:hAnsi="Times New Roman" w:cs="Times New Roman"/>
                <w:color w:val="000000"/>
                <w:sz w:val="20"/>
                <w:szCs w:val="20"/>
                <w:lang w:eastAsia="es-ES"/>
              </w:rPr>
              <w:t>958</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w:t>
            </w:r>
            <w:r w:rsidR="00651EBD">
              <w:rPr>
                <w:rFonts w:ascii="Times New Roman" w:eastAsia="Times New Roman" w:hAnsi="Times New Roman" w:cs="Times New Roman"/>
                <w:color w:val="000000"/>
                <w:sz w:val="20"/>
                <w:szCs w:val="20"/>
                <w:lang w:eastAsia="es-ES"/>
              </w:rPr>
              <w:t>491</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651EBD">
              <w:rPr>
                <w:rFonts w:ascii="Times New Roman" w:eastAsia="Times New Roman" w:hAnsi="Times New Roman" w:cs="Times New Roman"/>
                <w:color w:val="000000"/>
                <w:sz w:val="20"/>
                <w:szCs w:val="20"/>
                <w:lang w:eastAsia="es-ES"/>
              </w:rPr>
              <w:t>655</w:t>
            </w:r>
          </w:p>
        </w:tc>
      </w:tr>
      <w:tr w:rsidR="006D5335" w:rsidRPr="00C00667" w:rsidTr="00B7516F">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4</w:t>
            </w:r>
          </w:p>
        </w:tc>
      </w:tr>
    </w:tbl>
    <w:p w:rsidR="00C00667" w:rsidRDefault="00C00667" w:rsidP="00DB4CED">
      <w:pPr>
        <w:spacing w:after="0" w:line="360" w:lineRule="auto"/>
      </w:pPr>
    </w:p>
    <w:p w:rsidR="00C00667"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8 de las 10 instancias, mientras que </w:t>
      </w:r>
      <w:r w:rsidR="005529A2"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a a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para las restantes 2.</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B45C2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B45C2C">
        <w:rPr>
          <w:rFonts w:ascii="Times New Roman" w:eastAsia="Times New Roman" w:hAnsi="Times New Roman" w:cs="Times New Roman"/>
          <w:b w:val="0"/>
          <w:bCs w:val="0"/>
          <w:color w:val="000000" w:themeColor="text1"/>
          <w:sz w:val="24"/>
          <w:szCs w:val="22"/>
          <w:lang w:eastAsia="es-ES"/>
        </w:rPr>
        <w:fldChar w:fldCharType="end"/>
      </w:r>
      <w:bookmarkEnd w:id="183"/>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75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674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714</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r w:rsidR="00651EBD">
              <w:rPr>
                <w:rFonts w:ascii="Times New Roman" w:eastAsia="Times New Roman" w:hAnsi="Times New Roman" w:cs="Times New Roman"/>
                <w:color w:val="000000"/>
                <w:sz w:val="20"/>
                <w:szCs w:val="20"/>
                <w:lang w:eastAsia="es-ES"/>
              </w:rPr>
              <w:t>82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651EBD">
              <w:rPr>
                <w:rFonts w:ascii="Times New Roman" w:eastAsia="Times New Roman" w:hAnsi="Times New Roman" w:cs="Times New Roman"/>
                <w:color w:val="000000"/>
                <w:sz w:val="20"/>
                <w:szCs w:val="20"/>
                <w:lang w:eastAsia="es-ES"/>
              </w:rPr>
              <w:t>53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087</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2</w:t>
            </w:r>
            <w:r w:rsidR="00651EBD">
              <w:rPr>
                <w:rFonts w:ascii="Times New Roman" w:eastAsia="Times New Roman" w:hAnsi="Times New Roman" w:cs="Times New Roman"/>
                <w:color w:val="000000"/>
                <w:sz w:val="20"/>
                <w:szCs w:val="20"/>
                <w:lang w:eastAsia="es-ES"/>
              </w:rPr>
              <w:t>224</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651EBD">
              <w:rPr>
                <w:rFonts w:ascii="Times New Roman" w:eastAsia="Times New Roman" w:hAnsi="Times New Roman" w:cs="Times New Roman"/>
                <w:color w:val="000000"/>
                <w:sz w:val="20"/>
                <w:szCs w:val="20"/>
                <w:lang w:eastAsia="es-ES"/>
              </w:rPr>
              <w:t>8243</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B45C2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B45C2C">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B45C2C">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3"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6</w:t>
            </w:r>
            <w:r w:rsidR="00B45C2C">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4"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B45C2C">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5"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8</w:t>
            </w:r>
            <w:r w:rsidR="00B45C2C">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483E24"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6435" cy="2126615"/>
                  <wp:effectExtent l="19050" t="0" r="5715" b="0"/>
                  <wp:docPr id="85" name="Imagen 10" descr="http://localhost/Dibuja/Layout/CP_1394345665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Dibuja/Layout/CP_1394345665_205_223.png"/>
                          <pic:cNvPicPr>
                            <a:picLocks noChangeAspect="1" noChangeArrowheads="1"/>
                          </pic:cNvPicPr>
                        </pic:nvPicPr>
                        <pic:blipFill>
                          <a:blip r:embed="rId96" cstate="print"/>
                          <a:srcRect/>
                          <a:stretch>
                            <a:fillRect/>
                          </a:stretch>
                        </pic:blipFill>
                        <pic:spPr bwMode="auto">
                          <a:xfrm>
                            <a:off x="0" y="0"/>
                            <a:ext cx="1956435" cy="212661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B45C2C">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2240A">
              <w:rPr>
                <w:rFonts w:ascii="Times New Roman" w:eastAsia="Times New Roman" w:hAnsi="Times New Roman" w:cs="Times New Roman"/>
                <w:b w:val="0"/>
                <w:bCs w:val="0"/>
                <w:i/>
                <w:color w:val="000000" w:themeColor="text1"/>
                <w:sz w:val="24"/>
                <w:szCs w:val="22"/>
                <w:lang w:eastAsia="es-ES"/>
              </w:rPr>
              <w:t>45147 y %GAP=0,58</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7"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B45C2C">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8"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B45C2C">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B45C2C">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B45C2C">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B45C2C">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84" w:name="_Toc382494163"/>
      <w:r>
        <w:t>CONCLUSIONES</w:t>
      </w:r>
      <w:bookmarkEnd w:id="184"/>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w:t>
      </w:r>
      <w:r w:rsidR="00D86D90">
        <w:rPr>
          <w:rFonts w:ascii="Times New Roman" w:hAnsi="Times New Roman" w:cs="Times New Roman"/>
          <w:sz w:val="24"/>
          <w:szCs w:val="24"/>
        </w:rPr>
        <w:t>do la convergencia</w:t>
      </w:r>
      <w:r w:rsidR="006F044E">
        <w:rPr>
          <w:rFonts w:ascii="Times New Roman" w:hAnsi="Times New Roman" w:cs="Times New Roman"/>
          <w:sz w:val="24"/>
          <w:szCs w:val="24"/>
        </w:rPr>
        <w:t xml:space="preserve"> mediante una</w:t>
      </w:r>
      <w:r w:rsidR="00DC55E4">
        <w:rPr>
          <w:rFonts w:ascii="Times New Roman" w:hAnsi="Times New Roman" w:cs="Times New Roman"/>
          <w:sz w:val="24"/>
          <w:szCs w:val="24"/>
        </w:rPr>
        <w:t xml:space="preserve"> manten</w:t>
      </w:r>
      <w:r w:rsidR="006F044E">
        <w:rPr>
          <w:rFonts w:ascii="Times New Roman" w:hAnsi="Times New Roman" w:cs="Times New Roman"/>
          <w:sz w:val="24"/>
          <w:szCs w:val="24"/>
        </w:rPr>
        <w:t>ción de</w:t>
      </w:r>
      <w:r w:rsidR="00DC55E4">
        <w:rPr>
          <w:rFonts w:ascii="Times New Roman" w:hAnsi="Times New Roman" w:cs="Times New Roman"/>
          <w:sz w:val="24"/>
          <w:szCs w:val="24"/>
        </w:rPr>
        <w:t xml:space="preserve">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lastRenderedPageBreak/>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w:t>
      </w:r>
      <w:r w:rsidR="006F044E">
        <w:rPr>
          <w:rFonts w:ascii="Times New Roman" w:hAnsi="Times New Roman" w:cs="Times New Roman"/>
          <w:sz w:val="24"/>
          <w:szCs w:val="24"/>
        </w:rPr>
        <w:t>izar un encaje</w:t>
      </w:r>
      <w:r w:rsidR="007E18D2">
        <w:rPr>
          <w:rFonts w:ascii="Times New Roman" w:hAnsi="Times New Roman" w:cs="Times New Roman"/>
          <w:sz w:val="24"/>
          <w:szCs w:val="24"/>
        </w:rPr>
        <w:t xml:space="preserve">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lastRenderedPageBreak/>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85" w:name="_Toc382494164"/>
      <w:r>
        <w:lastRenderedPageBreak/>
        <w:t>REFERENCIAS BIBLIOGRÁFICAS</w:t>
      </w:r>
      <w:bookmarkEnd w:id="185"/>
    </w:p>
    <w:p w:rsidR="00FC1CE9" w:rsidRDefault="00FC1CE9" w:rsidP="00FC1CE9"/>
    <w:p w:rsidR="006901B4" w:rsidRDefault="00B45C2C" w:rsidP="006901B4">
      <w:pPr>
        <w:pStyle w:val="Bibliografa"/>
      </w:pPr>
      <w:r w:rsidRPr="00B45C2C">
        <w:fldChar w:fldCharType="begin"/>
      </w:r>
      <w:r w:rsidR="00E555A9">
        <w:instrText xml:space="preserve"> ADDIN ZOTERO_BIBL {"custom":[]} CSL_BIBLIOGRAPHY </w:instrText>
      </w:r>
      <w:r w:rsidRPr="00B45C2C">
        <w:fldChar w:fldCharType="separate"/>
      </w:r>
      <w:r w:rsidR="006901B4">
        <w:t>Affenzeller, M. (2004). THE INFLUENCE OF POPULATION GENETICS FOR THE REDESIGN OF GENETIC ALGORITHMS. Inst. Syst. Theory Simul. Johannes Kepler Univ. Altenbergerstrasse 69 -4040 Linz Austria.</w:t>
      </w:r>
    </w:p>
    <w:p w:rsidR="006901B4" w:rsidRDefault="006901B4" w:rsidP="006901B4">
      <w:pPr>
        <w:pStyle w:val="Bibliografa"/>
      </w:pPr>
      <w:r>
        <w:t>Alba, E.,</w:t>
      </w:r>
      <w:r w:rsidR="005A0280">
        <w:t xml:space="preserve"> y </w:t>
      </w:r>
      <w:r>
        <w:t>Dorronsoro, B. (2008). Cellular Genetic Algorithms.</w:t>
      </w:r>
    </w:p>
    <w:p w:rsidR="006901B4" w:rsidRDefault="006901B4" w:rsidP="006901B4">
      <w:pPr>
        <w:pStyle w:val="Bibliografa"/>
      </w:pPr>
      <w:r>
        <w:t>Alba, E.,</w:t>
      </w:r>
      <w:r w:rsidR="005A0280">
        <w:t xml:space="preserve"> y </w:t>
      </w:r>
      <w:r>
        <w:t xml:space="preserve">Troya, J.M. (2000). Cellular evolutionary algorithms: Evaluating the inﬂuence of ratio. Int. Con- Ference Parallel Probl. Solving Nat. VI PPSN-VI </w:t>
      </w:r>
      <w:r>
        <w:rPr>
          <w:i/>
          <w:iCs/>
        </w:rPr>
        <w:t>1917</w:t>
      </w:r>
      <w:r>
        <w:t>, 29–38.</w:t>
      </w:r>
    </w:p>
    <w:p w:rsidR="006901B4" w:rsidRDefault="006901B4" w:rsidP="006901B4">
      <w:pPr>
        <w:pStyle w:val="Bibliografa"/>
      </w:pPr>
      <w:r>
        <w:t>Alba, E., Giacobini, M., Tomassini, M.,</w:t>
      </w:r>
      <w:r w:rsidR="005A0280">
        <w:t xml:space="preserve"> y </w:t>
      </w:r>
      <w:r>
        <w:t>Romero, S. (2002). Comparing synchronous</w:t>
      </w:r>
      <w:r w:rsidR="005A0280">
        <w:t xml:space="preserve"> y </w:t>
      </w:r>
      <w:r>
        <w:t xml:space="preserve">asynchronous cellular genetic algorithms. Int. Conf. Parallel Probl. Solving Nat. VII PPSN-VII </w:t>
      </w:r>
      <w:r>
        <w:rPr>
          <w:i/>
          <w:iCs/>
        </w:rPr>
        <w:t>2439</w:t>
      </w:r>
      <w:r>
        <w:t>.</w:t>
      </w:r>
    </w:p>
    <w:p w:rsidR="006901B4" w:rsidRDefault="006901B4" w:rsidP="006901B4">
      <w:pPr>
        <w:pStyle w:val="Bibliografa"/>
      </w:pPr>
      <w:r>
        <w:t>Álvarez-Valdés, R., Parajón, A.,</w:t>
      </w:r>
      <w:r w:rsidR="005A0280">
        <w:t xml:space="preserve"> y </w:t>
      </w:r>
      <w:r>
        <w:t>Tamarit, J.M. (2002). A tabu search algorithm for large-scale guillotine (un)constrained two-dimensional cutting problems. Comput. Oper. Res. 925}947.</w:t>
      </w:r>
    </w:p>
    <w:p w:rsidR="006901B4" w:rsidRDefault="006901B4" w:rsidP="006901B4">
      <w:pPr>
        <w:pStyle w:val="Bibliografa"/>
      </w:pPr>
      <w:r>
        <w:t>Álvarez-Valdés, R., Parreño, F.,</w:t>
      </w:r>
      <w:r w:rsidR="005A0280">
        <w:t xml:space="preserve"> y </w:t>
      </w:r>
      <w:r>
        <w:t>Tamarit, J.M. (2005). A GRASP algorithm for constrained two-dimensional non-guillotine cutting problems. YUniversity Valencia Dep. Stat. Oper. Res. 46100 Burjassot Valencia Spain.</w:t>
      </w:r>
    </w:p>
    <w:p w:rsidR="006901B4" w:rsidRDefault="006901B4" w:rsidP="006901B4">
      <w:pPr>
        <w:pStyle w:val="Bibliografa"/>
      </w:pPr>
      <w:r>
        <w:t>Beasley, J.E. (2000). A population heuristic for constrained two-dimensional non-guillotine cutting. Eur. J. Oper. Res. 601–627.</w:t>
      </w:r>
    </w:p>
    <w:p w:rsidR="006901B4" w:rsidRDefault="006901B4" w:rsidP="006901B4">
      <w:pPr>
        <w:pStyle w:val="Bibliografa"/>
      </w:pPr>
      <w:r>
        <w:t>Beraudo, V., Alfonso, H., Minetti, G.,</w:t>
      </w:r>
      <w:r w:rsidR="005A0280">
        <w:t xml:space="preserve"> y </w:t>
      </w:r>
      <w:r>
        <w:t>Salto, C. (2004). Constrained Two-Dimensional Non-Guillotine Cutting Problem: an Evolutionary Approach. Comput. Soc.</w:t>
      </w:r>
    </w:p>
    <w:p w:rsidR="006901B4" w:rsidRDefault="006901B4" w:rsidP="006901B4">
      <w:pPr>
        <w:pStyle w:val="Bibliografa"/>
      </w:pPr>
      <w:r>
        <w:t>Bethke, A. (1976). Comparison of genetic algorithms</w:t>
      </w:r>
      <w:r w:rsidR="005A0280">
        <w:t xml:space="preserve"> y </w:t>
      </w:r>
      <w:r>
        <w:t xml:space="preserve">gradient based optimizers on parallel processors: Eﬃciency of use of precessing capacity. Tech. Rep. 197 Ann Arbor Univ. Mich. </w:t>
      </w:r>
      <w:r>
        <w:rPr>
          <w:i/>
          <w:iCs/>
        </w:rPr>
        <w:t>197</w:t>
      </w:r>
      <w:r>
        <w:t>.</w:t>
      </w:r>
    </w:p>
    <w:p w:rsidR="006901B4" w:rsidRDefault="006901B4" w:rsidP="006901B4">
      <w:pPr>
        <w:pStyle w:val="Bibliografa"/>
      </w:pPr>
      <w:r>
        <w:t>Bortfeldt, A.,</w:t>
      </w:r>
      <w:r w:rsidR="005A0280">
        <w:t xml:space="preserve"> y </w:t>
      </w:r>
      <w:r>
        <w:t>Winter, T. (2008). A Genetic Algorithm for the Two-Dimensional Knapsack Problem with Rectangular Pieces. Diskussionsbeitrag.</w:t>
      </w:r>
    </w:p>
    <w:p w:rsidR="006901B4" w:rsidRDefault="006901B4" w:rsidP="006901B4">
      <w:pPr>
        <w:pStyle w:val="Bibliografa"/>
      </w:pPr>
      <w:r>
        <w:t>Caprara, A.,</w:t>
      </w:r>
      <w:r w:rsidR="005A0280">
        <w:t xml:space="preserve"> y </w:t>
      </w:r>
      <w:r>
        <w:t>Monaci, M. (2003). On the two-dimensional Knapsack Problem. Oper. Res. 5–14.</w:t>
      </w:r>
    </w:p>
    <w:p w:rsidR="006901B4" w:rsidRDefault="006901B4" w:rsidP="006901B4">
      <w:pPr>
        <w:pStyle w:val="Bibliografa"/>
      </w:pPr>
      <w:r>
        <w:t>Chen, Y. (2007). A recursive algorithm for constrained two-dimensional cutting problems. Springer Sci. Media.</w:t>
      </w:r>
    </w:p>
    <w:p w:rsidR="006901B4" w:rsidRDefault="006901B4" w:rsidP="006901B4">
      <w:pPr>
        <w:pStyle w:val="Bibliografa"/>
      </w:pPr>
      <w:r>
        <w:t>Christofides, N.,</w:t>
      </w:r>
      <w:r w:rsidR="005A0280">
        <w:t xml:space="preserve"> y </w:t>
      </w:r>
      <w:r>
        <w:t xml:space="preserve">Whitlock, C. (1977). An Algorithm for Two-Dimensional Cutting Problems. Oper. Res. </w:t>
      </w:r>
      <w:r>
        <w:rPr>
          <w:i/>
          <w:iCs/>
        </w:rPr>
        <w:t>1</w:t>
      </w:r>
      <w:r>
        <w:t>.</w:t>
      </w:r>
    </w:p>
    <w:p w:rsidR="006901B4" w:rsidRDefault="006901B4" w:rsidP="006901B4">
      <w:pPr>
        <w:pStyle w:val="Bibliografa"/>
      </w:pPr>
      <w:r>
        <w:t>Clautiaux, F., Jouglet, A.,</w:t>
      </w:r>
      <w:r w:rsidR="005A0280">
        <w:t xml:space="preserve"> y </w:t>
      </w:r>
      <w:r>
        <w:t>Moukrim, A. (2013). A New Graph-Theoretical Model for the Guillotine-Cutting Problem. Inf. J. Comput. 72–86.</w:t>
      </w:r>
    </w:p>
    <w:p w:rsidR="006901B4" w:rsidRDefault="006901B4" w:rsidP="006901B4">
      <w:pPr>
        <w:pStyle w:val="Bibliografa"/>
      </w:pPr>
      <w:r>
        <w:t>Collins, R.J.,</w:t>
      </w:r>
      <w:r w:rsidR="005A0280">
        <w:t xml:space="preserve"> y </w:t>
      </w:r>
      <w:r>
        <w:t>Jefferson, D.R. (1991). Selection in massively parallel genetic algo- rithms. Fourth Int. Conf. Genet. Algorithms ICGA 249–256.</w:t>
      </w:r>
    </w:p>
    <w:p w:rsidR="006901B4" w:rsidRDefault="006901B4" w:rsidP="006901B4">
      <w:pPr>
        <w:pStyle w:val="Bibliografa"/>
      </w:pPr>
      <w:r>
        <w:t xml:space="preserve">Cui, Y. (2007). An exact algorithm for generating homogenous T-shape cutting patterns. Comput. Oper. Res. </w:t>
      </w:r>
      <w:r>
        <w:rPr>
          <w:i/>
          <w:iCs/>
        </w:rPr>
        <w:t>34</w:t>
      </w:r>
      <w:r>
        <w:t>, 1107–1120.</w:t>
      </w:r>
    </w:p>
    <w:p w:rsidR="006901B4" w:rsidRDefault="006901B4" w:rsidP="006901B4">
      <w:pPr>
        <w:pStyle w:val="Bibliografa"/>
      </w:pPr>
      <w:r>
        <w:lastRenderedPageBreak/>
        <w:t>Cui, Y.,</w:t>
      </w:r>
      <w:r w:rsidR="005A0280">
        <w:t xml:space="preserve"> y </w:t>
      </w:r>
      <w:r>
        <w:t xml:space="preserve">Chen, Q. (2012). Simple heuristic for the constrained two-dimensional cutting problem. Proc. Inst. Mech. Eng. PART B-J. Eng. Manuf. </w:t>
      </w:r>
      <w:r>
        <w:rPr>
          <w:i/>
          <w:iCs/>
        </w:rPr>
        <w:t>226</w:t>
      </w:r>
      <w:r>
        <w:t>, 565–572.</w:t>
      </w:r>
    </w:p>
    <w:p w:rsidR="006901B4" w:rsidRDefault="006901B4" w:rsidP="006901B4">
      <w:pPr>
        <w:pStyle w:val="Bibliografa"/>
      </w:pPr>
      <w:r>
        <w:t>Cui, Y.,</w:t>
      </w:r>
      <w:r w:rsidR="005A0280">
        <w:t xml:space="preserve"> y </w:t>
      </w:r>
      <w:r>
        <w:t>Huang, B. (2012). Heuristic for constrained T-shape cutting patterns of rectangular pieces. Comput. Oper. Res. 3031–3039.</w:t>
      </w:r>
    </w:p>
    <w:p w:rsidR="006901B4" w:rsidRDefault="006901B4" w:rsidP="006901B4">
      <w:pPr>
        <w:pStyle w:val="Bibliografa"/>
      </w:pPr>
      <w:r>
        <w:t>Cung, V.-D., Hifi, M.,</w:t>
      </w:r>
      <w:r w:rsidR="005A0280">
        <w:t xml:space="preserve"> y </w:t>
      </w:r>
      <w:r>
        <w:t>Le Cun, B. (2000). Constrained two-dimensional cutting stock problems a best-First branch-and-bound algorithm. Int. Trans. IN 185–210.</w:t>
      </w:r>
    </w:p>
    <w:p w:rsidR="006901B4" w:rsidRDefault="006901B4" w:rsidP="006901B4">
      <w:pPr>
        <w:pStyle w:val="Bibliografa"/>
      </w:pPr>
      <w:r>
        <w:t>Dolatabadi, M., Lodi, A.,</w:t>
      </w:r>
      <w:r w:rsidR="005A0280">
        <w:t xml:space="preserve"> y </w:t>
      </w:r>
      <w:r>
        <w:t>Monaci, M. (2012). Exact algorithmsforthetwo-dimensionalguillotineknapsack. Comput. Oper. 48–53.</w:t>
      </w:r>
    </w:p>
    <w:p w:rsidR="006901B4" w:rsidRDefault="006901B4" w:rsidP="006901B4">
      <w:pPr>
        <w:pStyle w:val="Bibliografa"/>
      </w:pPr>
      <w:r>
        <w:t>Dorronsoro, B.,</w:t>
      </w:r>
      <w:r w:rsidR="005A0280">
        <w:t xml:space="preserve"> y </w:t>
      </w:r>
      <w:r>
        <w:t xml:space="preserve">Alba, E. (2005). The exploration/exploitation tradeoﬀ in dynamic cellular evolutionary algorithms. IEEE Trans. Evol. Comput. </w:t>
      </w:r>
      <w:r>
        <w:rPr>
          <w:i/>
          <w:iCs/>
        </w:rPr>
        <w:t>9</w:t>
      </w:r>
      <w:r>
        <w:t>, 126–142.</w:t>
      </w:r>
    </w:p>
    <w:p w:rsidR="006901B4" w:rsidRDefault="006901B4" w:rsidP="006901B4">
      <w:pPr>
        <w:pStyle w:val="Bibliografa"/>
      </w:pPr>
      <w:r>
        <w:t>Dorronsoro, B.,</w:t>
      </w:r>
      <w:r w:rsidR="005A0280">
        <w:t xml:space="preserve"> y </w:t>
      </w:r>
      <w:r>
        <w:t>Alba, E. (2007). Diseño e Implementación de Algoritmos Genéticos Celulares para Problemas Complejos. TESIS Dr. Univ. Màlaga.</w:t>
      </w:r>
    </w:p>
    <w:p w:rsidR="006901B4" w:rsidRDefault="006901B4" w:rsidP="006901B4">
      <w:pPr>
        <w:pStyle w:val="Bibliografa"/>
      </w:pPr>
      <w:r>
        <w:t>Dyckhoff, H. (1990). A typology of cutting</w:t>
      </w:r>
      <w:r w:rsidR="005A0280">
        <w:t xml:space="preserve"> y </w:t>
      </w:r>
      <w:r>
        <w:t>packing problems. Eur. J. Oper. Res. 145–159.</w:t>
      </w:r>
    </w:p>
    <w:p w:rsidR="006901B4" w:rsidRDefault="006901B4" w:rsidP="006901B4">
      <w:pPr>
        <w:pStyle w:val="Bibliografa"/>
      </w:pPr>
      <w:r>
        <w:t>Eiben, A.E.,</w:t>
      </w:r>
      <w:r w:rsidR="005A0280">
        <w:t xml:space="preserve"> y </w:t>
      </w:r>
      <w:r>
        <w:t>Smith, J.E. (2003). Introduction to Evolutionary Computing. pp. 41–69.</w:t>
      </w:r>
    </w:p>
    <w:p w:rsidR="006901B4" w:rsidRDefault="006901B4" w:rsidP="006901B4">
      <w:pPr>
        <w:pStyle w:val="Bibliografa"/>
      </w:pPr>
      <w:r>
        <w:t>Fayard, D., Hifi, M.,</w:t>
      </w:r>
      <w:r w:rsidR="005A0280">
        <w:t xml:space="preserve"> y </w:t>
      </w:r>
      <w:r>
        <w:t xml:space="preserve">Zissimopoulos, V. (1998). An efficient approach for large-scale two-dimensional guillotine cutting stock problems. J. Oper. Res. Soc. </w:t>
      </w:r>
      <w:r>
        <w:rPr>
          <w:i/>
          <w:iCs/>
        </w:rPr>
        <w:t>49</w:t>
      </w:r>
      <w:r>
        <w:t>, 1270–1277.</w:t>
      </w:r>
    </w:p>
    <w:p w:rsidR="006901B4" w:rsidRDefault="006901B4" w:rsidP="006901B4">
      <w:pPr>
        <w:pStyle w:val="Bibliografa"/>
      </w:pPr>
      <w:r>
        <w:t>Flores, Á. (2012). UN ALGORITMO GENETICO COOPERATIVO PARA PROBLEMAS DE CORTE Y EMPAQUE.</w:t>
      </w:r>
    </w:p>
    <w:p w:rsidR="006901B4" w:rsidRDefault="006901B4" w:rsidP="006901B4">
      <w:pPr>
        <w:pStyle w:val="Bibliografa"/>
      </w:pPr>
      <w:r>
        <w:t>Garey, M.R.,</w:t>
      </w:r>
      <w:r w:rsidR="005A0280">
        <w:t xml:space="preserve"> y </w:t>
      </w:r>
      <w:r>
        <w:t>Johnson, D.S. (1979). Computers</w:t>
      </w:r>
      <w:r w:rsidR="005A0280">
        <w:t xml:space="preserve"> y </w:t>
      </w:r>
      <w:r>
        <w:t>Intractability: A Guide to the Theory od NP-Completeness.</w:t>
      </w:r>
    </w:p>
    <w:p w:rsidR="006901B4" w:rsidRDefault="006901B4" w:rsidP="006901B4">
      <w:pPr>
        <w:pStyle w:val="Bibliografa"/>
      </w:pPr>
      <w:r>
        <w:t>Giacobini, M., Tomassini, M.,</w:t>
      </w:r>
      <w:r w:rsidR="005A0280">
        <w:t xml:space="preserve"> y </w:t>
      </w:r>
      <w:r>
        <w:t xml:space="preserve">Tettamanzi, A. (2003). Modelling selection inten- sity for linear cellular evolutionary algorithms. Proc Int. Conf. Artiﬁcial Evol. </w:t>
      </w:r>
      <w:r>
        <w:rPr>
          <w:i/>
          <w:iCs/>
        </w:rPr>
        <w:t>2936</w:t>
      </w:r>
      <w:r>
        <w:t>, 345–356.</w:t>
      </w:r>
    </w:p>
    <w:p w:rsidR="006901B4" w:rsidRDefault="006901B4" w:rsidP="006901B4">
      <w:pPr>
        <w:pStyle w:val="Bibliografa"/>
      </w:pPr>
      <w:r>
        <w:t>Gonçalves, J.F.,</w:t>
      </w:r>
      <w:r w:rsidR="005A0280">
        <w:t xml:space="preserve"> y </w:t>
      </w:r>
      <w:r>
        <w:t>Resende, M.G.C. (2011). A parallel multi-population genetic algorithm for a constrained two-dimensional orthogonal packing problem. Springer Sci. Media 180–201.</w:t>
      </w:r>
    </w:p>
    <w:p w:rsidR="006901B4" w:rsidRDefault="006901B4" w:rsidP="006901B4">
      <w:pPr>
        <w:pStyle w:val="Bibliografa"/>
      </w:pPr>
      <w:r>
        <w:t>Gordon, V., Mathias, K.,</w:t>
      </w:r>
      <w:r w:rsidR="005A0280">
        <w:t xml:space="preserve"> y </w:t>
      </w:r>
      <w:r>
        <w:t>Whitley, D. (1994). Cellular genetic algorithms as function optimizers: Locality eﬀects. ACM Symp. Appl. Comput. SAC 237–241.</w:t>
      </w:r>
    </w:p>
    <w:p w:rsidR="006901B4" w:rsidRDefault="006901B4" w:rsidP="006901B4">
      <w:pPr>
        <w:pStyle w:val="Bibliografa"/>
      </w:pPr>
      <w:r>
        <w:t xml:space="preserve">Gorges-Schleuter, M. (1999). An analysis of local selection in evolution strategies. Proc Genet. Evol. Comput. Conf. GECCO </w:t>
      </w:r>
      <w:r>
        <w:rPr>
          <w:i/>
          <w:iCs/>
        </w:rPr>
        <w:t>1</w:t>
      </w:r>
      <w:r>
        <w:t>, 847–854.</w:t>
      </w:r>
    </w:p>
    <w:p w:rsidR="006901B4" w:rsidRDefault="006901B4" w:rsidP="006901B4">
      <w:pPr>
        <w:pStyle w:val="Bibliografa"/>
      </w:pPr>
      <w:r>
        <w:t>Hifi, M. (1997). An improvement of Viswanathan</w:t>
      </w:r>
      <w:r w:rsidR="005A0280">
        <w:t xml:space="preserve"> y </w:t>
      </w:r>
      <w:r>
        <w:t xml:space="preserve">Bagchi’s exact algorithm for constrained two-dimensional cutting stock. Comput. Oper. Res. </w:t>
      </w:r>
      <w:r>
        <w:rPr>
          <w:i/>
          <w:iCs/>
        </w:rPr>
        <w:t>24</w:t>
      </w:r>
      <w:r>
        <w:t>, 41–52.</w:t>
      </w:r>
    </w:p>
    <w:p w:rsidR="006901B4" w:rsidRDefault="006901B4" w:rsidP="006901B4">
      <w:pPr>
        <w:pStyle w:val="Bibliografa"/>
      </w:pPr>
      <w:r>
        <w:t>Hifi, M. (2004). Dynamic Programming</w:t>
      </w:r>
      <w:r w:rsidR="005A0280">
        <w:t xml:space="preserve"> y </w:t>
      </w:r>
      <w:r>
        <w:t>Hill-Climbing Techniques for Constrained Two-Dimensional Cutting Stock Problems. J. Comb. Optim. 65–84.</w:t>
      </w:r>
    </w:p>
    <w:p w:rsidR="006901B4" w:rsidRDefault="006901B4" w:rsidP="006901B4">
      <w:pPr>
        <w:pStyle w:val="Bibliografa"/>
      </w:pPr>
      <w:r>
        <w:t>Hifi, M.,</w:t>
      </w:r>
      <w:r w:rsidR="005A0280">
        <w:t xml:space="preserve"> y </w:t>
      </w:r>
      <w:r>
        <w:t xml:space="preserve">M’Halla, R. (2003). An Exact Algorithm for Constrained Two-Dimensional Two-Staged Cutting Problems. Oper. Res. </w:t>
      </w:r>
      <w:r>
        <w:rPr>
          <w:i/>
          <w:iCs/>
        </w:rPr>
        <w:t>53</w:t>
      </w:r>
      <w:r>
        <w:t>, 140–150.</w:t>
      </w:r>
    </w:p>
    <w:p w:rsidR="006901B4" w:rsidRDefault="006901B4" w:rsidP="006901B4">
      <w:pPr>
        <w:pStyle w:val="Bibliografa"/>
      </w:pPr>
      <w:r>
        <w:t>Hifi, M.,</w:t>
      </w:r>
      <w:r w:rsidR="005A0280">
        <w:t xml:space="preserve"> y </w:t>
      </w:r>
      <w:r>
        <w:t>Zissimopoulos, V. (1997). A recursive exact algorithm for weighted two-dimensional  cutting. Eur. J. Oper. Res.</w:t>
      </w:r>
    </w:p>
    <w:p w:rsidR="006901B4" w:rsidRDefault="006901B4" w:rsidP="006901B4">
      <w:pPr>
        <w:pStyle w:val="Bibliografa"/>
      </w:pPr>
      <w:r>
        <w:lastRenderedPageBreak/>
        <w:t>Hopper, E. (2000). Two-dimensional Packing utilising Evolutionary  Algorithms</w:t>
      </w:r>
      <w:r w:rsidR="005A0280">
        <w:t xml:space="preserve"> y </w:t>
      </w:r>
      <w:r>
        <w:t>other Meta-Heuristic Methods.</w:t>
      </w:r>
    </w:p>
    <w:p w:rsidR="006901B4" w:rsidRDefault="006901B4" w:rsidP="006901B4">
      <w:pPr>
        <w:pStyle w:val="Bibliografa"/>
      </w:pPr>
      <w:r>
        <w:t>Hopper, E.,</w:t>
      </w:r>
      <w:r w:rsidR="005A0280">
        <w:t xml:space="preserve"> y </w:t>
      </w:r>
      <w:r>
        <w:t>Turton, B.C.H. (2000). An Empirical Investigation of Meta-heuristic</w:t>
      </w:r>
      <w:r w:rsidR="005A0280">
        <w:t xml:space="preserve"> y </w:t>
      </w:r>
      <w:r>
        <w:t xml:space="preserve">Heuristic Algorithms for a 2D Packing Problem. Eur. J. Oper. Res. </w:t>
      </w:r>
      <w:r>
        <w:rPr>
          <w:i/>
          <w:iCs/>
        </w:rPr>
        <w:t>128</w:t>
      </w:r>
      <w:r>
        <w:t>, 34–57.</w:t>
      </w:r>
    </w:p>
    <w:p w:rsidR="006901B4" w:rsidRDefault="006901B4" w:rsidP="006901B4">
      <w:pPr>
        <w:pStyle w:val="Bibliografa"/>
      </w:pPr>
      <w:r>
        <w:t>Hutter, F., Hoos, H.H.,</w:t>
      </w:r>
      <w:r w:rsidR="005A0280">
        <w:t xml:space="preserve"> y </w:t>
      </w:r>
      <w:r>
        <w:t>Leyton-Brown, K. (2009). ParamILS: An Automatic Algorithm Configuration Framework. J. Artif. Intell. Res. 267–283.</w:t>
      </w:r>
    </w:p>
    <w:p w:rsidR="006901B4" w:rsidRDefault="006901B4" w:rsidP="006901B4">
      <w:pPr>
        <w:pStyle w:val="Bibliografa"/>
      </w:pPr>
      <w:r>
        <w:t>Leung, T.W., Chan, C.K.,</w:t>
      </w:r>
      <w:r w:rsidR="005A0280">
        <w:t xml:space="preserve"> y </w:t>
      </w:r>
      <w:r>
        <w:t>Troutt, M.D. (2003). Application of a mixed simulated annealing-genetic algorithm heuristic for the two-dimensional orthogonal packing problem. Eur. J. Oper. Res. 530–542.</w:t>
      </w:r>
    </w:p>
    <w:p w:rsidR="006901B4" w:rsidRDefault="006901B4" w:rsidP="006901B4">
      <w:pPr>
        <w:pStyle w:val="Bibliografa"/>
      </w:pPr>
      <w:r>
        <w:t>Manderick, B.,</w:t>
      </w:r>
      <w:r w:rsidR="005A0280">
        <w:t xml:space="preserve"> y </w:t>
      </w:r>
      <w:r>
        <w:t>Spiessens, P. (1991). A massively parallel genetic algorithm: Imple- mentation</w:t>
      </w:r>
      <w:r w:rsidR="005A0280">
        <w:t xml:space="preserve"> y </w:t>
      </w:r>
      <w:r>
        <w:t>ﬁrst analysis. Fourth Int. Conf. Genet. Algorithms ICGA 279–286.</w:t>
      </w:r>
    </w:p>
    <w:p w:rsidR="006901B4" w:rsidRDefault="006901B4" w:rsidP="006901B4">
      <w:pPr>
        <w:pStyle w:val="Bibliografa"/>
      </w:pPr>
      <w:r>
        <w:t>Morabito, R.,</w:t>
      </w:r>
      <w:r w:rsidR="005A0280">
        <w:t xml:space="preserve"> y </w:t>
      </w:r>
      <w:r>
        <w:t xml:space="preserve">Arenales, M. (1992). An and-or-graph approach for two-dimensional cutting problems. </w:t>
      </w:r>
      <w:r>
        <w:rPr>
          <w:i/>
          <w:iCs/>
        </w:rPr>
        <w:t>58</w:t>
      </w:r>
      <w:r>
        <w:t>, 263–271.</w:t>
      </w:r>
    </w:p>
    <w:p w:rsidR="006901B4" w:rsidRDefault="006901B4" w:rsidP="006901B4">
      <w:pPr>
        <w:pStyle w:val="Bibliografa"/>
      </w:pPr>
      <w:r>
        <w:t>Morabito, R.,</w:t>
      </w:r>
      <w:r w:rsidR="005A0280">
        <w:t xml:space="preserve"> y </w:t>
      </w:r>
      <w:r>
        <w:t>Arenales, M. (1996). Staged</w:t>
      </w:r>
      <w:r w:rsidR="005A0280">
        <w:t xml:space="preserve"> y </w:t>
      </w:r>
      <w:r>
        <w:t xml:space="preserve">constrained two-dimensional guillotine cutting problems: An and/orgraph approach. Eur. J. Oper. Res. </w:t>
      </w:r>
      <w:r>
        <w:rPr>
          <w:i/>
          <w:iCs/>
        </w:rPr>
        <w:t>94</w:t>
      </w:r>
      <w:r>
        <w:t>, 548–560.</w:t>
      </w:r>
    </w:p>
    <w:p w:rsidR="006901B4" w:rsidRDefault="006901B4" w:rsidP="006901B4">
      <w:pPr>
        <w:pStyle w:val="Bibliografa"/>
      </w:pPr>
      <w:r>
        <w:t>Morabito, R.,</w:t>
      </w:r>
      <w:r w:rsidR="005A0280">
        <w:t xml:space="preserve"> y </w:t>
      </w:r>
      <w:r>
        <w:t>Pureza, V. (2008). A heuristic approach based on dynamic programming</w:t>
      </w:r>
      <w:r w:rsidR="005A0280">
        <w:t xml:space="preserve"> y </w:t>
      </w:r>
      <w:r>
        <w:t xml:space="preserve">and/or-graph search for the constrained two-dimensional guillotine cutting problem. Ann Oper Res </w:t>
      </w:r>
      <w:r>
        <w:rPr>
          <w:i/>
          <w:iCs/>
        </w:rPr>
        <w:t>179</w:t>
      </w:r>
      <w:r>
        <w:t>, 297–315.</w:t>
      </w:r>
    </w:p>
    <w:p w:rsidR="006901B4" w:rsidRDefault="006901B4" w:rsidP="006901B4">
      <w:pPr>
        <w:pStyle w:val="Bibliografa"/>
      </w:pPr>
      <w:r>
        <w:t>Muhlenbein, H., Gorges-Schleuter, M.,</w:t>
      </w:r>
      <w:r w:rsidR="005A0280">
        <w:t xml:space="preserve"> y </w:t>
      </w:r>
      <w:r>
        <w:t>Kramer, O. (1988). Evolution algorithms in combinatorial optimization. Parallel Comput. 65–88.</w:t>
      </w:r>
    </w:p>
    <w:p w:rsidR="006901B4" w:rsidRDefault="006901B4" w:rsidP="006901B4">
      <w:pPr>
        <w:pStyle w:val="Bibliografa"/>
      </w:pPr>
      <w:r>
        <w:t>Oliveira, J.F.,</w:t>
      </w:r>
      <w:r w:rsidR="005A0280">
        <w:t xml:space="preserve"> y </w:t>
      </w:r>
      <w:r>
        <w:t xml:space="preserve">Ferreira, J.S. (1990). An improved version of Wang’s algorithm for two-dimensional cutting problems. </w:t>
      </w:r>
      <w:r>
        <w:rPr>
          <w:i/>
          <w:iCs/>
        </w:rPr>
        <w:t>44</w:t>
      </w:r>
      <w:r>
        <w:t>, 256–266.</w:t>
      </w:r>
    </w:p>
    <w:p w:rsidR="006901B4" w:rsidRDefault="006901B4" w:rsidP="006901B4">
      <w:pPr>
        <w:pStyle w:val="Bibliografa"/>
      </w:pPr>
      <w:r>
        <w:t>Ono, T.,</w:t>
      </w:r>
      <w:r w:rsidR="005A0280">
        <w:t xml:space="preserve"> y </w:t>
      </w:r>
      <w:r>
        <w:t>Ikeda, T. (1998). Optimizing Two-dimensional Guillotine Cut by Genetic Algorithms. Dept Comput. Sci. Eng. Fukoka Inst. Technol. 3-30-1 Wajiro-Higashi Higashi-Ku Fukoka 811-0295 Jpn.</w:t>
      </w:r>
    </w:p>
    <w:p w:rsidR="006901B4" w:rsidRDefault="006901B4" w:rsidP="006901B4">
      <w:pPr>
        <w:pStyle w:val="Bibliografa"/>
      </w:pPr>
      <w:r>
        <w:t>Robertson, C. (1987). Parallel implementation of genetic algorithms in a classiﬁer system. Proc Second Int. Conf. Genet. Algorithms ICGA 140–147.</w:t>
      </w:r>
    </w:p>
    <w:p w:rsidR="006901B4" w:rsidRDefault="006901B4" w:rsidP="006901B4">
      <w:pPr>
        <w:pStyle w:val="Bibliografa"/>
      </w:pPr>
      <w:r>
        <w:t>Romero, F. (2003). Un Algoritmo Genético Paralelo para Resolver el Problema de Corte de Piezas Guillotina Bidimensional Restricto.</w:t>
      </w:r>
    </w:p>
    <w:p w:rsidR="006901B4" w:rsidRDefault="006901B4" w:rsidP="006901B4">
      <w:pPr>
        <w:pStyle w:val="Bibliografa"/>
      </w:pPr>
      <w:r>
        <w:t>Sarma, J.,</w:t>
      </w:r>
      <w:r w:rsidR="005A0280">
        <w:t xml:space="preserve"> y </w:t>
      </w:r>
      <w:r>
        <w:t>De Jong, K.A. (1995). On decentralizing selection algorithms. Sixth Int. Conf. Genet. Algorithms ICGA 17–23.</w:t>
      </w:r>
    </w:p>
    <w:p w:rsidR="006901B4" w:rsidRDefault="006901B4" w:rsidP="006901B4">
      <w:pPr>
        <w:pStyle w:val="Bibliografa"/>
      </w:pPr>
      <w:r>
        <w:t>Sarma, J.,</w:t>
      </w:r>
      <w:r w:rsidR="005A0280">
        <w:t xml:space="preserve"> y </w:t>
      </w:r>
      <w:r>
        <w:t>De Jong, K.A. (1996). An analysis of the eﬀect of the neighborhood size</w:t>
      </w:r>
      <w:r w:rsidR="005A0280">
        <w:t xml:space="preserve"> y </w:t>
      </w:r>
      <w:r>
        <w:t xml:space="preserve">shape on local selection algorithms. HM Voigt W Ebeling Rechenberg HP Schwefel Ed. Proc Int. Confer- Ence Parallel Probl. Solving Nat. IV PPSN-IV </w:t>
      </w:r>
      <w:r>
        <w:rPr>
          <w:i/>
          <w:iCs/>
        </w:rPr>
        <w:t>1141 of Lecture Notes in Computer Science (LNCS)</w:t>
      </w:r>
      <w:r>
        <w:t>, 236–244.</w:t>
      </w:r>
    </w:p>
    <w:p w:rsidR="006901B4" w:rsidRDefault="006901B4" w:rsidP="006901B4">
      <w:pPr>
        <w:pStyle w:val="Bibliografa"/>
      </w:pPr>
      <w:r>
        <w:t>Simoncini, D., Verel, S., Collard, P.,</w:t>
      </w:r>
      <w:r w:rsidR="005A0280">
        <w:t xml:space="preserve"> y </w:t>
      </w:r>
      <w:r>
        <w:t>Clergue, M. (2006). Anisotropic selection in cellular genetic algorithms. Genet. Evol. Compu- Tation Conf. GECCO 559–566.</w:t>
      </w:r>
    </w:p>
    <w:p w:rsidR="006901B4" w:rsidRDefault="006901B4" w:rsidP="006901B4">
      <w:pPr>
        <w:pStyle w:val="Bibliografa"/>
      </w:pPr>
      <w:r>
        <w:lastRenderedPageBreak/>
        <w:t xml:space="preserve">Sprave, J. (1999). A uniﬁed model of non-panmictic population structures in evolu- tionary algorithms. IEEE Int. Conf. Evol. Comput. CEC </w:t>
      </w:r>
      <w:r>
        <w:rPr>
          <w:i/>
          <w:iCs/>
        </w:rPr>
        <w:t>2</w:t>
      </w:r>
      <w:r>
        <w:t>.</w:t>
      </w:r>
    </w:p>
    <w:p w:rsidR="006901B4" w:rsidRDefault="006901B4" w:rsidP="006901B4">
      <w:pPr>
        <w:pStyle w:val="Bibliografa"/>
      </w:pPr>
      <w:r>
        <w:t>Tschoke, S.,</w:t>
      </w:r>
      <w:r w:rsidR="005A0280">
        <w:t xml:space="preserve"> y </w:t>
      </w:r>
      <w:r>
        <w:t>Holthofer, N. (1995). A new parallel approach to the constrained two-dimensional cutting stock problem. Proc. Second Int. Workshop 285–300.</w:t>
      </w:r>
    </w:p>
    <w:p w:rsidR="006901B4" w:rsidRDefault="006901B4" w:rsidP="006901B4">
      <w:pPr>
        <w:pStyle w:val="Bibliografa"/>
      </w:pPr>
      <w:r>
        <w:t xml:space="preserve">Vasko, F.J. (1989). A computational improvement to Wang’s two-dimensional cutting stock algorithm. Comput. Ind. Eng. </w:t>
      </w:r>
      <w:r>
        <w:rPr>
          <w:i/>
          <w:iCs/>
        </w:rPr>
        <w:t>16</w:t>
      </w:r>
      <w:r>
        <w:t>, 109–115.</w:t>
      </w:r>
    </w:p>
    <w:p w:rsidR="006901B4" w:rsidRDefault="006901B4" w:rsidP="006901B4">
      <w:pPr>
        <w:pStyle w:val="Bibliografa"/>
      </w:pPr>
      <w:r>
        <w:t>Viswanathan, K.V.,</w:t>
      </w:r>
      <w:r w:rsidR="005A0280">
        <w:t xml:space="preserve"> y </w:t>
      </w:r>
      <w:r>
        <w:t>Bagchi, A. (1993). An Exact-Best-First Search Procedure for the Constrained Rectangular Guillotine Knapsack Problems. Proc. Am. Assoc. Artif. Intell. 145–149.</w:t>
      </w:r>
    </w:p>
    <w:p w:rsidR="006901B4" w:rsidRDefault="006901B4" w:rsidP="006901B4">
      <w:pPr>
        <w:pStyle w:val="Bibliografa"/>
      </w:pPr>
      <w:r>
        <w:t>Wang, P.Y. (1983). Two Algorithms for Constrained Two-Dimensional Cutting Stock Problems. Oper. Res.</w:t>
      </w:r>
    </w:p>
    <w:p w:rsidR="006901B4" w:rsidRDefault="006901B4" w:rsidP="006901B4">
      <w:pPr>
        <w:pStyle w:val="Bibliografa"/>
      </w:pPr>
      <w:r>
        <w:t>Wascher, G., Haubner, H.,</w:t>
      </w:r>
      <w:r w:rsidR="005A0280">
        <w:t xml:space="preserve"> y </w:t>
      </w:r>
      <w:r>
        <w:t>Schumann, H. (2007). An improved typology of cutting</w:t>
      </w:r>
      <w:r w:rsidR="005A0280">
        <w:t xml:space="preserve"> y </w:t>
      </w:r>
      <w:r>
        <w:t>packing problems. Eur. J. Oper. Res.</w:t>
      </w:r>
    </w:p>
    <w:p w:rsidR="006901B4" w:rsidRDefault="006901B4" w:rsidP="006901B4">
      <w:pPr>
        <w:pStyle w:val="Bibliografa"/>
      </w:pPr>
      <w:r>
        <w:t>Whitley, D. (1993). Cellular genetic algorithms. Forrest Ed. Proc Fifth Int. Conf. Genet. Algorithms ICGA 658.</w:t>
      </w:r>
    </w:p>
    <w:p w:rsidR="006901B4" w:rsidRDefault="006901B4" w:rsidP="006901B4">
      <w:pPr>
        <w:pStyle w:val="Bibliografa"/>
      </w:pPr>
      <w:r>
        <w:t>Yoon, K., Ahn, S.,</w:t>
      </w:r>
      <w:r w:rsidR="005A0280">
        <w:t xml:space="preserve"> y </w:t>
      </w:r>
      <w:r>
        <w:t xml:space="preserve">Kang, M. (2013). An improved best-first branch-and-bound algorithm for constrained two-dimensional guillotine cutting problems. Int. J. Prod. Res. </w:t>
      </w:r>
      <w:r>
        <w:rPr>
          <w:i/>
          <w:iCs/>
        </w:rPr>
        <w:t>226</w:t>
      </w:r>
      <w:r>
        <w:t>, 565–572.</w:t>
      </w:r>
    </w:p>
    <w:p w:rsidR="00FC1CE9" w:rsidRDefault="00B45C2C"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9"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0"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1"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2"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3"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4"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5"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6"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7"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8"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124860">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C28F5" w:rsidRDefault="003C28F5" w:rsidP="001F5C7F">
      <w:pPr>
        <w:spacing w:after="0" w:line="240" w:lineRule="auto"/>
      </w:pPr>
      <w:r>
        <w:separator/>
      </w:r>
    </w:p>
  </w:endnote>
  <w:endnote w:type="continuationSeparator" w:id="0">
    <w:p w:rsidR="003C28F5" w:rsidRDefault="003C28F5"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C28F5" w:rsidRDefault="003C28F5" w:rsidP="001F5C7F">
      <w:pPr>
        <w:spacing w:after="0" w:line="240" w:lineRule="auto"/>
      </w:pPr>
      <w:r>
        <w:separator/>
      </w:r>
    </w:p>
  </w:footnote>
  <w:footnote w:type="continuationSeparator" w:id="0">
    <w:p w:rsidR="003C28F5" w:rsidRDefault="003C28F5" w:rsidP="001F5C7F">
      <w:pPr>
        <w:spacing w:after="0" w:line="240" w:lineRule="auto"/>
      </w:pPr>
      <w:r>
        <w:continuationSeparator/>
      </w:r>
    </w:p>
  </w:footnote>
  <w:footnote w:id="1">
    <w:p w:rsidR="001309F1" w:rsidRDefault="001309F1"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1309F1" w:rsidRPr="00E44CEB" w:rsidRDefault="001309F1"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1309F1" w:rsidRDefault="001309F1"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1309F1" w:rsidRDefault="001309F1"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1309F1" w:rsidRDefault="001309F1" w:rsidP="00C7488C">
      <w:pPr>
        <w:pStyle w:val="normal0"/>
        <w:spacing w:line="240" w:lineRule="auto"/>
        <w:jc w:val="both"/>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1309F1" w:rsidRDefault="001309F1"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1309F1" w:rsidRDefault="001309F1"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358235"/>
      <w:docPartObj>
        <w:docPartGallery w:val="Page Numbers (Top of Page)"/>
        <w:docPartUnique/>
      </w:docPartObj>
    </w:sdtPr>
    <w:sdtContent>
      <w:p w:rsidR="001309F1" w:rsidRDefault="001309F1">
        <w:pPr>
          <w:pStyle w:val="Encabezado"/>
          <w:jc w:val="right"/>
        </w:pPr>
        <w:fldSimple w:instr=" PAGE   \* MERGEFORMAT ">
          <w:r w:rsidR="00B16BE4">
            <w:rPr>
              <w:noProof/>
            </w:rPr>
            <w:t>46</w:t>
          </w:r>
        </w:fldSimple>
      </w:p>
    </w:sdtContent>
  </w:sdt>
  <w:p w:rsidR="001309F1" w:rsidRDefault="001309F1">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9"/>
  </w:num>
  <w:num w:numId="4">
    <w:abstractNumId w:val="16"/>
  </w:num>
  <w:num w:numId="5">
    <w:abstractNumId w:val="14"/>
  </w:num>
  <w:num w:numId="6">
    <w:abstractNumId w:val="28"/>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6"/>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7"/>
  </w:num>
  <w:num w:numId="29">
    <w:abstractNumId w:val="25"/>
  </w:num>
  <w:num w:numId="30">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6F04"/>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E7F"/>
    <w:rsid w:val="00062F0C"/>
    <w:rsid w:val="00064AFB"/>
    <w:rsid w:val="000657BA"/>
    <w:rsid w:val="00065E2E"/>
    <w:rsid w:val="000667A4"/>
    <w:rsid w:val="00066BA7"/>
    <w:rsid w:val="000679C0"/>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8C0"/>
    <w:rsid w:val="000A3EBF"/>
    <w:rsid w:val="000A6115"/>
    <w:rsid w:val="000A6DB1"/>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DBC"/>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0065"/>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09F1"/>
    <w:rsid w:val="0013236A"/>
    <w:rsid w:val="00132F98"/>
    <w:rsid w:val="001353F2"/>
    <w:rsid w:val="00135BF4"/>
    <w:rsid w:val="00136A4E"/>
    <w:rsid w:val="00136E3E"/>
    <w:rsid w:val="00140D9A"/>
    <w:rsid w:val="00141AFE"/>
    <w:rsid w:val="00141EA8"/>
    <w:rsid w:val="00143869"/>
    <w:rsid w:val="0014389D"/>
    <w:rsid w:val="00146243"/>
    <w:rsid w:val="00146B0E"/>
    <w:rsid w:val="00146E2D"/>
    <w:rsid w:val="00150EE7"/>
    <w:rsid w:val="0015322D"/>
    <w:rsid w:val="0015361B"/>
    <w:rsid w:val="00153706"/>
    <w:rsid w:val="00154528"/>
    <w:rsid w:val="001559A2"/>
    <w:rsid w:val="00155A37"/>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1736"/>
    <w:rsid w:val="001B5432"/>
    <w:rsid w:val="001B79F8"/>
    <w:rsid w:val="001C0F08"/>
    <w:rsid w:val="001C11BA"/>
    <w:rsid w:val="001C132F"/>
    <w:rsid w:val="001C1492"/>
    <w:rsid w:val="001C37E4"/>
    <w:rsid w:val="001C43C0"/>
    <w:rsid w:val="001C4BDE"/>
    <w:rsid w:val="001C61AF"/>
    <w:rsid w:val="001C73DE"/>
    <w:rsid w:val="001D0A3A"/>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A86"/>
    <w:rsid w:val="001F5AD4"/>
    <w:rsid w:val="001F5C7F"/>
    <w:rsid w:val="001F6100"/>
    <w:rsid w:val="001F7293"/>
    <w:rsid w:val="001F7323"/>
    <w:rsid w:val="001F7D77"/>
    <w:rsid w:val="0020065C"/>
    <w:rsid w:val="002006D2"/>
    <w:rsid w:val="0020234D"/>
    <w:rsid w:val="002023DB"/>
    <w:rsid w:val="002032B4"/>
    <w:rsid w:val="00203449"/>
    <w:rsid w:val="002041A7"/>
    <w:rsid w:val="00204A5F"/>
    <w:rsid w:val="00204B1E"/>
    <w:rsid w:val="00206CC2"/>
    <w:rsid w:val="002101C6"/>
    <w:rsid w:val="00210E45"/>
    <w:rsid w:val="00212617"/>
    <w:rsid w:val="002139E2"/>
    <w:rsid w:val="00213EE5"/>
    <w:rsid w:val="002140FB"/>
    <w:rsid w:val="0022160A"/>
    <w:rsid w:val="00221D7B"/>
    <w:rsid w:val="0022232C"/>
    <w:rsid w:val="00223677"/>
    <w:rsid w:val="002249D8"/>
    <w:rsid w:val="00227C37"/>
    <w:rsid w:val="00231D99"/>
    <w:rsid w:val="00232330"/>
    <w:rsid w:val="00232A6E"/>
    <w:rsid w:val="002331D5"/>
    <w:rsid w:val="00234946"/>
    <w:rsid w:val="002353BE"/>
    <w:rsid w:val="002363CF"/>
    <w:rsid w:val="00241A1D"/>
    <w:rsid w:val="00241ED2"/>
    <w:rsid w:val="00242E06"/>
    <w:rsid w:val="002443EA"/>
    <w:rsid w:val="00244874"/>
    <w:rsid w:val="00245761"/>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996"/>
    <w:rsid w:val="0028776A"/>
    <w:rsid w:val="00290BF4"/>
    <w:rsid w:val="00290C45"/>
    <w:rsid w:val="00291690"/>
    <w:rsid w:val="0029338E"/>
    <w:rsid w:val="0029446A"/>
    <w:rsid w:val="00297B43"/>
    <w:rsid w:val="002A1547"/>
    <w:rsid w:val="002A2F30"/>
    <w:rsid w:val="002A333F"/>
    <w:rsid w:val="002A3552"/>
    <w:rsid w:val="002A528A"/>
    <w:rsid w:val="002B135E"/>
    <w:rsid w:val="002B1478"/>
    <w:rsid w:val="002B1727"/>
    <w:rsid w:val="002B2A26"/>
    <w:rsid w:val="002B3369"/>
    <w:rsid w:val="002B3B12"/>
    <w:rsid w:val="002B505A"/>
    <w:rsid w:val="002B5427"/>
    <w:rsid w:val="002B65FF"/>
    <w:rsid w:val="002B6A15"/>
    <w:rsid w:val="002B7D74"/>
    <w:rsid w:val="002C0691"/>
    <w:rsid w:val="002C11D9"/>
    <w:rsid w:val="002C3500"/>
    <w:rsid w:val="002C490E"/>
    <w:rsid w:val="002C6C27"/>
    <w:rsid w:val="002D1872"/>
    <w:rsid w:val="002D1991"/>
    <w:rsid w:val="002D1A4C"/>
    <w:rsid w:val="002D2B55"/>
    <w:rsid w:val="002D32EF"/>
    <w:rsid w:val="002D40C3"/>
    <w:rsid w:val="002D496D"/>
    <w:rsid w:val="002D577F"/>
    <w:rsid w:val="002E0B7E"/>
    <w:rsid w:val="002E12B7"/>
    <w:rsid w:val="002E28B1"/>
    <w:rsid w:val="002E5F5C"/>
    <w:rsid w:val="002F1162"/>
    <w:rsid w:val="002F1427"/>
    <w:rsid w:val="002F2287"/>
    <w:rsid w:val="002F2349"/>
    <w:rsid w:val="002F3303"/>
    <w:rsid w:val="002F5361"/>
    <w:rsid w:val="002F5836"/>
    <w:rsid w:val="002F6A18"/>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766"/>
    <w:rsid w:val="003469EE"/>
    <w:rsid w:val="00346E86"/>
    <w:rsid w:val="00347B86"/>
    <w:rsid w:val="00351106"/>
    <w:rsid w:val="00351287"/>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7777"/>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8F5"/>
    <w:rsid w:val="003C2E52"/>
    <w:rsid w:val="003C2EC0"/>
    <w:rsid w:val="003C6746"/>
    <w:rsid w:val="003C734B"/>
    <w:rsid w:val="003C79A5"/>
    <w:rsid w:val="003C7DFE"/>
    <w:rsid w:val="003D01FD"/>
    <w:rsid w:val="003D2DCD"/>
    <w:rsid w:val="003D3F0E"/>
    <w:rsid w:val="003D4938"/>
    <w:rsid w:val="003D4BF1"/>
    <w:rsid w:val="003D6640"/>
    <w:rsid w:val="003E0EC1"/>
    <w:rsid w:val="003E14D6"/>
    <w:rsid w:val="003E3B7F"/>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4C0D"/>
    <w:rsid w:val="004253A3"/>
    <w:rsid w:val="00426FC0"/>
    <w:rsid w:val="004273C0"/>
    <w:rsid w:val="00427554"/>
    <w:rsid w:val="00427921"/>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0B86"/>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2D62"/>
    <w:rsid w:val="004950E9"/>
    <w:rsid w:val="00495D79"/>
    <w:rsid w:val="00497EE8"/>
    <w:rsid w:val="004A1A27"/>
    <w:rsid w:val="004A2424"/>
    <w:rsid w:val="004A4C5A"/>
    <w:rsid w:val="004A50FC"/>
    <w:rsid w:val="004A70D9"/>
    <w:rsid w:val="004B181A"/>
    <w:rsid w:val="004B2818"/>
    <w:rsid w:val="004B317B"/>
    <w:rsid w:val="004B4E07"/>
    <w:rsid w:val="004B6827"/>
    <w:rsid w:val="004B6EE2"/>
    <w:rsid w:val="004C006A"/>
    <w:rsid w:val="004C2D03"/>
    <w:rsid w:val="004C3ED8"/>
    <w:rsid w:val="004C40FA"/>
    <w:rsid w:val="004C42DB"/>
    <w:rsid w:val="004C5BF4"/>
    <w:rsid w:val="004C6533"/>
    <w:rsid w:val="004C670D"/>
    <w:rsid w:val="004D1431"/>
    <w:rsid w:val="004D45D4"/>
    <w:rsid w:val="004D6D0E"/>
    <w:rsid w:val="004D748F"/>
    <w:rsid w:val="004D74F5"/>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3FFB"/>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505C5"/>
    <w:rsid w:val="00550F0D"/>
    <w:rsid w:val="00551A0F"/>
    <w:rsid w:val="005529A2"/>
    <w:rsid w:val="00553AB2"/>
    <w:rsid w:val="0055564A"/>
    <w:rsid w:val="00556CC8"/>
    <w:rsid w:val="00557FA9"/>
    <w:rsid w:val="005606F5"/>
    <w:rsid w:val="005616F1"/>
    <w:rsid w:val="00561714"/>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75ECB"/>
    <w:rsid w:val="00576C97"/>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C000F"/>
    <w:rsid w:val="005C01DB"/>
    <w:rsid w:val="005C053F"/>
    <w:rsid w:val="005C0722"/>
    <w:rsid w:val="005C07B9"/>
    <w:rsid w:val="005C11AE"/>
    <w:rsid w:val="005C46D5"/>
    <w:rsid w:val="005C6F2D"/>
    <w:rsid w:val="005C7A8A"/>
    <w:rsid w:val="005D04FE"/>
    <w:rsid w:val="005D0658"/>
    <w:rsid w:val="005D0A7F"/>
    <w:rsid w:val="005D1E13"/>
    <w:rsid w:val="005D1ED8"/>
    <w:rsid w:val="005D2A7A"/>
    <w:rsid w:val="005D3035"/>
    <w:rsid w:val="005D3AED"/>
    <w:rsid w:val="005D3B91"/>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F0587"/>
    <w:rsid w:val="005F0E6B"/>
    <w:rsid w:val="005F1D47"/>
    <w:rsid w:val="005F2BF4"/>
    <w:rsid w:val="005F3877"/>
    <w:rsid w:val="005F5DF7"/>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07C35"/>
    <w:rsid w:val="006100E4"/>
    <w:rsid w:val="00611320"/>
    <w:rsid w:val="006114A3"/>
    <w:rsid w:val="00611E30"/>
    <w:rsid w:val="006126CC"/>
    <w:rsid w:val="006138C8"/>
    <w:rsid w:val="00613A9A"/>
    <w:rsid w:val="00615A62"/>
    <w:rsid w:val="00615BEE"/>
    <w:rsid w:val="006160E2"/>
    <w:rsid w:val="00617A0C"/>
    <w:rsid w:val="00617AF9"/>
    <w:rsid w:val="00622484"/>
    <w:rsid w:val="00623A92"/>
    <w:rsid w:val="00624E4C"/>
    <w:rsid w:val="00630827"/>
    <w:rsid w:val="0063573D"/>
    <w:rsid w:val="00635B16"/>
    <w:rsid w:val="00641F92"/>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D84"/>
    <w:rsid w:val="006D7EAF"/>
    <w:rsid w:val="006E03B0"/>
    <w:rsid w:val="006E3F91"/>
    <w:rsid w:val="006E70D4"/>
    <w:rsid w:val="006E72CE"/>
    <w:rsid w:val="006F044E"/>
    <w:rsid w:val="006F0E98"/>
    <w:rsid w:val="006F0EC7"/>
    <w:rsid w:val="006F1E36"/>
    <w:rsid w:val="006F1F29"/>
    <w:rsid w:val="006F2509"/>
    <w:rsid w:val="006F25AC"/>
    <w:rsid w:val="006F3BD2"/>
    <w:rsid w:val="006F3ECC"/>
    <w:rsid w:val="006F6D39"/>
    <w:rsid w:val="006F6EB4"/>
    <w:rsid w:val="006F785A"/>
    <w:rsid w:val="006F7B97"/>
    <w:rsid w:val="007007E5"/>
    <w:rsid w:val="007012CD"/>
    <w:rsid w:val="00702A1F"/>
    <w:rsid w:val="0070342E"/>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436"/>
    <w:rsid w:val="00715AA5"/>
    <w:rsid w:val="00715EB2"/>
    <w:rsid w:val="007208CD"/>
    <w:rsid w:val="00721A21"/>
    <w:rsid w:val="00721A6B"/>
    <w:rsid w:val="0072311E"/>
    <w:rsid w:val="00723F16"/>
    <w:rsid w:val="00724F3A"/>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2748"/>
    <w:rsid w:val="0076376C"/>
    <w:rsid w:val="00763DED"/>
    <w:rsid w:val="0076584A"/>
    <w:rsid w:val="007669E9"/>
    <w:rsid w:val="00766ADF"/>
    <w:rsid w:val="00766E24"/>
    <w:rsid w:val="00767E26"/>
    <w:rsid w:val="00770708"/>
    <w:rsid w:val="0077088B"/>
    <w:rsid w:val="00771208"/>
    <w:rsid w:val="00772DDE"/>
    <w:rsid w:val="007736E7"/>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4A7C"/>
    <w:rsid w:val="007A7277"/>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3EB0"/>
    <w:rsid w:val="007D510A"/>
    <w:rsid w:val="007D6041"/>
    <w:rsid w:val="007D7356"/>
    <w:rsid w:val="007E02FC"/>
    <w:rsid w:val="007E078B"/>
    <w:rsid w:val="007E0889"/>
    <w:rsid w:val="007E146A"/>
    <w:rsid w:val="007E18D2"/>
    <w:rsid w:val="007E3828"/>
    <w:rsid w:val="007E50F3"/>
    <w:rsid w:val="007E7F54"/>
    <w:rsid w:val="007F0300"/>
    <w:rsid w:val="007F070B"/>
    <w:rsid w:val="007F0A19"/>
    <w:rsid w:val="007F14C2"/>
    <w:rsid w:val="007F1850"/>
    <w:rsid w:val="007F3500"/>
    <w:rsid w:val="007F5279"/>
    <w:rsid w:val="007F5987"/>
    <w:rsid w:val="007F79CA"/>
    <w:rsid w:val="0080130B"/>
    <w:rsid w:val="00801E93"/>
    <w:rsid w:val="008036CB"/>
    <w:rsid w:val="00807522"/>
    <w:rsid w:val="00807C48"/>
    <w:rsid w:val="00807DBB"/>
    <w:rsid w:val="00807DCE"/>
    <w:rsid w:val="00812463"/>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3EB"/>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D16"/>
    <w:rsid w:val="00870877"/>
    <w:rsid w:val="00871131"/>
    <w:rsid w:val="00875CCD"/>
    <w:rsid w:val="00876948"/>
    <w:rsid w:val="00877001"/>
    <w:rsid w:val="008772B6"/>
    <w:rsid w:val="00881077"/>
    <w:rsid w:val="0088205C"/>
    <w:rsid w:val="00882EB2"/>
    <w:rsid w:val="00883C79"/>
    <w:rsid w:val="008841ED"/>
    <w:rsid w:val="00886DEA"/>
    <w:rsid w:val="0088701C"/>
    <w:rsid w:val="00887B26"/>
    <w:rsid w:val="008916A7"/>
    <w:rsid w:val="008916BF"/>
    <w:rsid w:val="00894787"/>
    <w:rsid w:val="008964BF"/>
    <w:rsid w:val="00896B1D"/>
    <w:rsid w:val="00897FC0"/>
    <w:rsid w:val="008A06E8"/>
    <w:rsid w:val="008A102D"/>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2C13"/>
    <w:rsid w:val="008D48C7"/>
    <w:rsid w:val="008D7449"/>
    <w:rsid w:val="008D793F"/>
    <w:rsid w:val="008D7E57"/>
    <w:rsid w:val="008E0F6C"/>
    <w:rsid w:val="008E12C8"/>
    <w:rsid w:val="008E1D36"/>
    <w:rsid w:val="008E33D7"/>
    <w:rsid w:val="008E3BE3"/>
    <w:rsid w:val="008E4311"/>
    <w:rsid w:val="008E5BA6"/>
    <w:rsid w:val="008E5E61"/>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D7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726E"/>
    <w:rsid w:val="009B0975"/>
    <w:rsid w:val="009B0E63"/>
    <w:rsid w:val="009B11C0"/>
    <w:rsid w:val="009B27F0"/>
    <w:rsid w:val="009B28B2"/>
    <w:rsid w:val="009B2A0E"/>
    <w:rsid w:val="009B35A1"/>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43F6"/>
    <w:rsid w:val="00A1588F"/>
    <w:rsid w:val="00A15CAD"/>
    <w:rsid w:val="00A17454"/>
    <w:rsid w:val="00A2059C"/>
    <w:rsid w:val="00A206BB"/>
    <w:rsid w:val="00A20702"/>
    <w:rsid w:val="00A211FF"/>
    <w:rsid w:val="00A216A4"/>
    <w:rsid w:val="00A224EA"/>
    <w:rsid w:val="00A23802"/>
    <w:rsid w:val="00A25AF2"/>
    <w:rsid w:val="00A276D2"/>
    <w:rsid w:val="00A30028"/>
    <w:rsid w:val="00A3099B"/>
    <w:rsid w:val="00A30AAB"/>
    <w:rsid w:val="00A32A6F"/>
    <w:rsid w:val="00A34124"/>
    <w:rsid w:val="00A34325"/>
    <w:rsid w:val="00A34506"/>
    <w:rsid w:val="00A34F4A"/>
    <w:rsid w:val="00A35361"/>
    <w:rsid w:val="00A36564"/>
    <w:rsid w:val="00A365C1"/>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5696"/>
    <w:rsid w:val="00A662D3"/>
    <w:rsid w:val="00A72A3B"/>
    <w:rsid w:val="00A74512"/>
    <w:rsid w:val="00A75628"/>
    <w:rsid w:val="00A7723C"/>
    <w:rsid w:val="00A77887"/>
    <w:rsid w:val="00A8343D"/>
    <w:rsid w:val="00A83962"/>
    <w:rsid w:val="00A8424E"/>
    <w:rsid w:val="00A84295"/>
    <w:rsid w:val="00A869B5"/>
    <w:rsid w:val="00A86ED0"/>
    <w:rsid w:val="00A87178"/>
    <w:rsid w:val="00A875FC"/>
    <w:rsid w:val="00A912E1"/>
    <w:rsid w:val="00A91ED4"/>
    <w:rsid w:val="00A92734"/>
    <w:rsid w:val="00A92EC7"/>
    <w:rsid w:val="00A9394F"/>
    <w:rsid w:val="00A94ED0"/>
    <w:rsid w:val="00A94F41"/>
    <w:rsid w:val="00A95950"/>
    <w:rsid w:val="00A96B89"/>
    <w:rsid w:val="00A970C9"/>
    <w:rsid w:val="00A9784B"/>
    <w:rsid w:val="00A97A66"/>
    <w:rsid w:val="00A97EEE"/>
    <w:rsid w:val="00AA176F"/>
    <w:rsid w:val="00AA481A"/>
    <w:rsid w:val="00AA528B"/>
    <w:rsid w:val="00AA793C"/>
    <w:rsid w:val="00AB018D"/>
    <w:rsid w:val="00AB090C"/>
    <w:rsid w:val="00AB31BF"/>
    <w:rsid w:val="00AB439D"/>
    <w:rsid w:val="00AB458F"/>
    <w:rsid w:val="00AB766E"/>
    <w:rsid w:val="00AB7AC5"/>
    <w:rsid w:val="00AB7BDE"/>
    <w:rsid w:val="00AC0995"/>
    <w:rsid w:val="00AC1A06"/>
    <w:rsid w:val="00AC265F"/>
    <w:rsid w:val="00AC2940"/>
    <w:rsid w:val="00AC534E"/>
    <w:rsid w:val="00AC5A12"/>
    <w:rsid w:val="00AD2A76"/>
    <w:rsid w:val="00AD2F3C"/>
    <w:rsid w:val="00AD3B8C"/>
    <w:rsid w:val="00AD4645"/>
    <w:rsid w:val="00AD6B9A"/>
    <w:rsid w:val="00AD78B6"/>
    <w:rsid w:val="00AE2B45"/>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113EF"/>
    <w:rsid w:val="00B123D3"/>
    <w:rsid w:val="00B14033"/>
    <w:rsid w:val="00B15301"/>
    <w:rsid w:val="00B15B65"/>
    <w:rsid w:val="00B16BE4"/>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B10"/>
    <w:rsid w:val="00B40132"/>
    <w:rsid w:val="00B421B4"/>
    <w:rsid w:val="00B44049"/>
    <w:rsid w:val="00B4456A"/>
    <w:rsid w:val="00B44B48"/>
    <w:rsid w:val="00B45C2C"/>
    <w:rsid w:val="00B5332A"/>
    <w:rsid w:val="00B53390"/>
    <w:rsid w:val="00B56F46"/>
    <w:rsid w:val="00B576F2"/>
    <w:rsid w:val="00B5780C"/>
    <w:rsid w:val="00B60C6F"/>
    <w:rsid w:val="00B621E6"/>
    <w:rsid w:val="00B62756"/>
    <w:rsid w:val="00B628A2"/>
    <w:rsid w:val="00B63BD8"/>
    <w:rsid w:val="00B64349"/>
    <w:rsid w:val="00B646D1"/>
    <w:rsid w:val="00B64BB8"/>
    <w:rsid w:val="00B64D09"/>
    <w:rsid w:val="00B66008"/>
    <w:rsid w:val="00B6647B"/>
    <w:rsid w:val="00B702A6"/>
    <w:rsid w:val="00B71E37"/>
    <w:rsid w:val="00B7206A"/>
    <w:rsid w:val="00B720E0"/>
    <w:rsid w:val="00B72C78"/>
    <w:rsid w:val="00B7516F"/>
    <w:rsid w:val="00B7575A"/>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0DA1"/>
    <w:rsid w:val="00BB2ECA"/>
    <w:rsid w:val="00BB2FF0"/>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6B4C"/>
    <w:rsid w:val="00BC6F88"/>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96B"/>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32071"/>
    <w:rsid w:val="00C326FB"/>
    <w:rsid w:val="00C32C09"/>
    <w:rsid w:val="00C34BB8"/>
    <w:rsid w:val="00C358F4"/>
    <w:rsid w:val="00C361DA"/>
    <w:rsid w:val="00C37AEE"/>
    <w:rsid w:val="00C410DF"/>
    <w:rsid w:val="00C420A5"/>
    <w:rsid w:val="00C42D83"/>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A05BC"/>
    <w:rsid w:val="00CA1302"/>
    <w:rsid w:val="00CA1910"/>
    <w:rsid w:val="00CA5105"/>
    <w:rsid w:val="00CA5379"/>
    <w:rsid w:val="00CA5B95"/>
    <w:rsid w:val="00CA6D0E"/>
    <w:rsid w:val="00CB1505"/>
    <w:rsid w:val="00CB1994"/>
    <w:rsid w:val="00CB486F"/>
    <w:rsid w:val="00CC151A"/>
    <w:rsid w:val="00CC2709"/>
    <w:rsid w:val="00CC3049"/>
    <w:rsid w:val="00CC33D5"/>
    <w:rsid w:val="00CC40A3"/>
    <w:rsid w:val="00CD0485"/>
    <w:rsid w:val="00CD04E4"/>
    <w:rsid w:val="00CD2C7E"/>
    <w:rsid w:val="00CD56EC"/>
    <w:rsid w:val="00CD59BE"/>
    <w:rsid w:val="00CD6CE6"/>
    <w:rsid w:val="00CD7E73"/>
    <w:rsid w:val="00CE1123"/>
    <w:rsid w:val="00CE2F01"/>
    <w:rsid w:val="00CE42AA"/>
    <w:rsid w:val="00CE5DB8"/>
    <w:rsid w:val="00CE7F33"/>
    <w:rsid w:val="00CF184B"/>
    <w:rsid w:val="00CF3021"/>
    <w:rsid w:val="00CF4176"/>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3B0"/>
    <w:rsid w:val="00D13609"/>
    <w:rsid w:val="00D14EEB"/>
    <w:rsid w:val="00D20A56"/>
    <w:rsid w:val="00D21AE8"/>
    <w:rsid w:val="00D23123"/>
    <w:rsid w:val="00D2392F"/>
    <w:rsid w:val="00D23F11"/>
    <w:rsid w:val="00D2697E"/>
    <w:rsid w:val="00D27B2B"/>
    <w:rsid w:val="00D30547"/>
    <w:rsid w:val="00D31303"/>
    <w:rsid w:val="00D318CB"/>
    <w:rsid w:val="00D31B62"/>
    <w:rsid w:val="00D32665"/>
    <w:rsid w:val="00D33499"/>
    <w:rsid w:val="00D33631"/>
    <w:rsid w:val="00D34703"/>
    <w:rsid w:val="00D34861"/>
    <w:rsid w:val="00D34BA6"/>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5249"/>
    <w:rsid w:val="00D85932"/>
    <w:rsid w:val="00D86D90"/>
    <w:rsid w:val="00D8706D"/>
    <w:rsid w:val="00D87D90"/>
    <w:rsid w:val="00D92A4A"/>
    <w:rsid w:val="00D934D7"/>
    <w:rsid w:val="00D93D06"/>
    <w:rsid w:val="00D93E92"/>
    <w:rsid w:val="00D94CA0"/>
    <w:rsid w:val="00D94F7A"/>
    <w:rsid w:val="00D95074"/>
    <w:rsid w:val="00D95799"/>
    <w:rsid w:val="00D964D2"/>
    <w:rsid w:val="00DA00DA"/>
    <w:rsid w:val="00DA014C"/>
    <w:rsid w:val="00DA029B"/>
    <w:rsid w:val="00DA215B"/>
    <w:rsid w:val="00DA4E97"/>
    <w:rsid w:val="00DA6BB8"/>
    <w:rsid w:val="00DB0457"/>
    <w:rsid w:val="00DB132C"/>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23F7"/>
    <w:rsid w:val="00DC37B1"/>
    <w:rsid w:val="00DC55E4"/>
    <w:rsid w:val="00DC7FDE"/>
    <w:rsid w:val="00DD01B2"/>
    <w:rsid w:val="00DD1488"/>
    <w:rsid w:val="00DD359B"/>
    <w:rsid w:val="00DD5242"/>
    <w:rsid w:val="00DD57CC"/>
    <w:rsid w:val="00DD6C6F"/>
    <w:rsid w:val="00DD7D7E"/>
    <w:rsid w:val="00DE073F"/>
    <w:rsid w:val="00DE1B3D"/>
    <w:rsid w:val="00DE463C"/>
    <w:rsid w:val="00DE6292"/>
    <w:rsid w:val="00DE631A"/>
    <w:rsid w:val="00DE6B51"/>
    <w:rsid w:val="00DF0DF1"/>
    <w:rsid w:val="00DF11C7"/>
    <w:rsid w:val="00DF32FE"/>
    <w:rsid w:val="00DF6BD3"/>
    <w:rsid w:val="00DF6DEF"/>
    <w:rsid w:val="00DF77D9"/>
    <w:rsid w:val="00E0364F"/>
    <w:rsid w:val="00E03CA4"/>
    <w:rsid w:val="00E03D1A"/>
    <w:rsid w:val="00E043EE"/>
    <w:rsid w:val="00E063C0"/>
    <w:rsid w:val="00E07748"/>
    <w:rsid w:val="00E1085E"/>
    <w:rsid w:val="00E110B8"/>
    <w:rsid w:val="00E1221D"/>
    <w:rsid w:val="00E12F6E"/>
    <w:rsid w:val="00E13816"/>
    <w:rsid w:val="00E15BF9"/>
    <w:rsid w:val="00E1656A"/>
    <w:rsid w:val="00E17C27"/>
    <w:rsid w:val="00E2119B"/>
    <w:rsid w:val="00E214F2"/>
    <w:rsid w:val="00E2263C"/>
    <w:rsid w:val="00E25E29"/>
    <w:rsid w:val="00E25E97"/>
    <w:rsid w:val="00E26A98"/>
    <w:rsid w:val="00E26ABA"/>
    <w:rsid w:val="00E272D7"/>
    <w:rsid w:val="00E27997"/>
    <w:rsid w:val="00E303E5"/>
    <w:rsid w:val="00E30672"/>
    <w:rsid w:val="00E3247C"/>
    <w:rsid w:val="00E34A9A"/>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3063"/>
    <w:rsid w:val="00E75CE0"/>
    <w:rsid w:val="00E76BB5"/>
    <w:rsid w:val="00E76D7F"/>
    <w:rsid w:val="00E76FA2"/>
    <w:rsid w:val="00E771C0"/>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6C13"/>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60FC"/>
    <w:rsid w:val="00EC6461"/>
    <w:rsid w:val="00EC7872"/>
    <w:rsid w:val="00EC78BE"/>
    <w:rsid w:val="00EC7B2D"/>
    <w:rsid w:val="00ED0369"/>
    <w:rsid w:val="00ED2802"/>
    <w:rsid w:val="00ED338C"/>
    <w:rsid w:val="00ED4717"/>
    <w:rsid w:val="00ED48BF"/>
    <w:rsid w:val="00ED4F93"/>
    <w:rsid w:val="00ED5758"/>
    <w:rsid w:val="00ED729F"/>
    <w:rsid w:val="00ED7FBA"/>
    <w:rsid w:val="00EE0C5C"/>
    <w:rsid w:val="00EE199D"/>
    <w:rsid w:val="00EE3BAE"/>
    <w:rsid w:val="00EE3BD7"/>
    <w:rsid w:val="00EE472C"/>
    <w:rsid w:val="00EE6849"/>
    <w:rsid w:val="00EE6F2F"/>
    <w:rsid w:val="00EE7639"/>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4F69"/>
    <w:rsid w:val="00F351BB"/>
    <w:rsid w:val="00F3572F"/>
    <w:rsid w:val="00F36F4C"/>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66F6"/>
    <w:rsid w:val="00F56C73"/>
    <w:rsid w:val="00F57D76"/>
    <w:rsid w:val="00F57E5F"/>
    <w:rsid w:val="00F60190"/>
    <w:rsid w:val="00F6112E"/>
    <w:rsid w:val="00F6247C"/>
    <w:rsid w:val="00F63330"/>
    <w:rsid w:val="00F657CA"/>
    <w:rsid w:val="00F672A1"/>
    <w:rsid w:val="00F67612"/>
    <w:rsid w:val="00F677E6"/>
    <w:rsid w:val="00F727F8"/>
    <w:rsid w:val="00F73932"/>
    <w:rsid w:val="00F73C3A"/>
    <w:rsid w:val="00F73E81"/>
    <w:rsid w:val="00F80E1C"/>
    <w:rsid w:val="00F82095"/>
    <w:rsid w:val="00F823E0"/>
    <w:rsid w:val="00F82936"/>
    <w:rsid w:val="00F82FA8"/>
    <w:rsid w:val="00F83429"/>
    <w:rsid w:val="00F838E3"/>
    <w:rsid w:val="00F83980"/>
    <w:rsid w:val="00F844C9"/>
    <w:rsid w:val="00F84C19"/>
    <w:rsid w:val="00F85426"/>
    <w:rsid w:val="00F85B0F"/>
    <w:rsid w:val="00F876BB"/>
    <w:rsid w:val="00F87A6C"/>
    <w:rsid w:val="00F900D7"/>
    <w:rsid w:val="00F92A9D"/>
    <w:rsid w:val="00F93BE1"/>
    <w:rsid w:val="00F9534B"/>
    <w:rsid w:val="00F954AB"/>
    <w:rsid w:val="00F96385"/>
    <w:rsid w:val="00F97A83"/>
    <w:rsid w:val="00FA12DC"/>
    <w:rsid w:val="00FA19BA"/>
    <w:rsid w:val="00FA28AC"/>
    <w:rsid w:val="00FA40C2"/>
    <w:rsid w:val="00FA426F"/>
    <w:rsid w:val="00FA5053"/>
    <w:rsid w:val="00FA56CF"/>
    <w:rsid w:val="00FA7648"/>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B7F91"/>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D5E05"/>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737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798911266">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09659574">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174032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43622265">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emf"/><Relationship Id="rId89" Type="http://schemas.openxmlformats.org/officeDocument/2006/relationships/image" Target="media/image7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07" Type="http://schemas.openxmlformats.org/officeDocument/2006/relationships/image" Target="media/image97.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emf"/><Relationship Id="rId87" Type="http://schemas.openxmlformats.org/officeDocument/2006/relationships/image" Target="media/image77.png"/><Relationship Id="rId102" Type="http://schemas.openxmlformats.org/officeDocument/2006/relationships/image" Target="media/image92.png"/><Relationship Id="rId110"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hyperlink" Target="ftp://cermsem.univ-paris1.fr/pub/CERMSEM/hifi/2Dcutting" TargetMode="External"/><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10.em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emf"/><Relationship Id="rId85" Type="http://schemas.openxmlformats.org/officeDocument/2006/relationships/image" Target="media/image75.png"/><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93.png"/><Relationship Id="rId108" Type="http://schemas.openxmlformats.org/officeDocument/2006/relationships/image" Target="media/image98.png"/><Relationship Id="rId20" Type="http://schemas.openxmlformats.org/officeDocument/2006/relationships/image" Target="media/image11.emf"/><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3.png"/><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paginas.fe.up.pt/~esicup/tiki-index.ph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6.png"/><Relationship Id="rId10" Type="http://schemas.openxmlformats.org/officeDocument/2006/relationships/image" Target="media/image2.png"/><Relationship Id="rId31" Type="http://schemas.openxmlformats.org/officeDocument/2006/relationships/image" Target="media/image22.emf"/><Relationship Id="rId44" Type="http://schemas.openxmlformats.org/officeDocument/2006/relationships/image" Target="media/image35.png"/><Relationship Id="rId52" Type="http://schemas.openxmlformats.org/officeDocument/2006/relationships/image" Target="media/image43.emf"/><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emf"/><Relationship Id="rId81" Type="http://schemas.openxmlformats.org/officeDocument/2006/relationships/image" Target="media/image72.emf"/><Relationship Id="rId86" Type="http://schemas.openxmlformats.org/officeDocument/2006/relationships/image" Target="media/image76.emf"/><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fontTable" Target="fontTable.xml"/><Relationship Id="rId34" Type="http://schemas.openxmlformats.org/officeDocument/2006/relationships/image" Target="media/image25.png"/><Relationship Id="rId50" Type="http://schemas.openxmlformats.org/officeDocument/2006/relationships/image" Target="media/image41.emf"/><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A27256EF-B535-4256-BA11-760D6DFAE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6</TotalTime>
  <Pages>108</Pages>
  <Words>49453</Words>
  <Characters>271992</Characters>
  <Application>Microsoft Office Word</Application>
  <DocSecurity>0</DocSecurity>
  <Lines>2266</Lines>
  <Paragraphs>6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8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8</cp:revision>
  <cp:lastPrinted>2014-03-14T12:17:00Z</cp:lastPrinted>
  <dcterms:created xsi:type="dcterms:W3CDTF">2014-03-25T19:56:00Z</dcterms:created>
  <dcterms:modified xsi:type="dcterms:W3CDTF">2014-03-26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lZhYvljV"/&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